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36DE842" w14:textId="77777777" w:rsidR="00CB4F5C" w:rsidRPr="005A36A5" w:rsidRDefault="00CB4F5C" w:rsidP="00CB4F5C">
      <w:pPr>
        <w:pStyle w:val="Heading1"/>
      </w:pPr>
      <w:bookmarkStart w:id="0" w:name="_GoBack"/>
      <w:bookmarkEnd w:id="0"/>
      <w:r w:rsidRPr="005A36A5">
        <w:t>Memorandum of Understanding</w:t>
      </w:r>
    </w:p>
    <w:p w14:paraId="2A73CCDF" w14:textId="77777777" w:rsidR="00CB4F5C" w:rsidRDefault="00CB4F5C" w:rsidP="00CB4F5C">
      <w:r>
        <w:t>Topic:</w:t>
      </w:r>
      <w:r>
        <w:tab/>
      </w:r>
      <w:r>
        <w:tab/>
        <w:t>Participation in the Psychiatric Genomics Consortium (PGC3)</w:t>
      </w:r>
    </w:p>
    <w:p w14:paraId="378756E3" w14:textId="0F5D80EA" w:rsidR="00CB4F5C" w:rsidRDefault="00CA0700" w:rsidP="00CB4F5C">
      <w:r>
        <w:t>Version:</w:t>
      </w:r>
      <w:r>
        <w:tab/>
      </w:r>
      <w:r w:rsidR="005149BC">
        <w:t>18 February,</w:t>
      </w:r>
      <w:r>
        <w:t xml:space="preserve"> 2018</w:t>
      </w:r>
    </w:p>
    <w:p w14:paraId="5E1D0E11" w14:textId="77777777" w:rsidR="00CB4F5C" w:rsidRDefault="00CB4F5C" w:rsidP="00CB4F5C">
      <w:r>
        <w:t>Web site:</w:t>
      </w:r>
      <w:r>
        <w:tab/>
      </w:r>
      <w:hyperlink r:id="rId7" w:history="1">
        <w:r w:rsidRPr="00F52C6B">
          <w:rPr>
            <w:rStyle w:val="Hyperlink"/>
          </w:rPr>
          <w:t>http://pgc.unc.edu</w:t>
        </w:r>
      </w:hyperlink>
    </w:p>
    <w:p w14:paraId="1BB18695" w14:textId="77777777" w:rsidR="00CB4F5C" w:rsidRDefault="00CB4F5C" w:rsidP="00CB4F5C">
      <w:pPr>
        <w:pStyle w:val="Heading2"/>
      </w:pPr>
      <w:r>
        <w:t>Executive Summary</w:t>
      </w:r>
    </w:p>
    <w:p w14:paraId="0484C4E5" w14:textId="77777777" w:rsidR="00CB4F5C" w:rsidRDefault="00CB4F5C" w:rsidP="00CB4F5C">
      <w:pPr>
        <w:pStyle w:val="ListParagraph"/>
        <w:numPr>
          <w:ilvl w:val="0"/>
          <w:numId w:val="2"/>
        </w:numPr>
      </w:pPr>
      <w:r>
        <w:t>Describes the next set of aims for the PGC.</w:t>
      </w:r>
    </w:p>
    <w:p w14:paraId="74823298" w14:textId="1DD8B052" w:rsidR="00CB4F5C" w:rsidRDefault="00CB4F5C" w:rsidP="00CB4F5C">
      <w:pPr>
        <w:pStyle w:val="ListParagraph"/>
        <w:numPr>
          <w:ilvl w:val="0"/>
          <w:numId w:val="2"/>
        </w:numPr>
      </w:pPr>
      <w:r>
        <w:t xml:space="preserve">Updates prior </w:t>
      </w:r>
      <w:r w:rsidR="006E2DCE">
        <w:t xml:space="preserve">PGC </w:t>
      </w:r>
      <w:r>
        <w:t>MOUs from 2008, 2011, and 2015.</w:t>
      </w:r>
    </w:p>
    <w:p w14:paraId="41DBF445" w14:textId="77777777" w:rsidR="00CB4F5C" w:rsidRDefault="00CB4F5C" w:rsidP="00CB4F5C">
      <w:pPr>
        <w:pStyle w:val="ListParagraph"/>
        <w:numPr>
          <w:ilvl w:val="0"/>
          <w:numId w:val="2"/>
        </w:numPr>
      </w:pPr>
      <w:r>
        <w:t>We request that all prior PGC researchers and new participants indicate agreement with this MOU.</w:t>
      </w:r>
    </w:p>
    <w:p w14:paraId="2E36C911" w14:textId="77777777" w:rsidR="00CB4F5C" w:rsidRDefault="00CB4F5C" w:rsidP="00CB4F5C">
      <w:pPr>
        <w:pStyle w:val="ListParagraph"/>
        <w:numPr>
          <w:ilvl w:val="0"/>
          <w:numId w:val="2"/>
        </w:numPr>
      </w:pPr>
      <w:r>
        <w:t xml:space="preserve">We will obtain 100K cases with GWAS genotypes for all disorders. We will use the GWAS and CNV pipelines for integrated quality control and analysis as the basis for analyses for each disorder and then across disorders. </w:t>
      </w:r>
    </w:p>
    <w:p w14:paraId="1CF0FA61" w14:textId="36F4666C" w:rsidR="006E2DCE" w:rsidRPr="004665DD" w:rsidRDefault="006E2DCE" w:rsidP="00CB4F5C">
      <w:pPr>
        <w:pStyle w:val="ListParagraph"/>
        <w:numPr>
          <w:ilvl w:val="0"/>
          <w:numId w:val="2"/>
        </w:numPr>
      </w:pPr>
      <w:r>
        <w:t xml:space="preserve">A new major intention of the PGC is facilitation of additional analyses. New mega-analyses for the basic case-control definitions occur every 2-4 years for each group – these are effortful and procedurally complex. </w:t>
      </w:r>
      <w:r w:rsidR="0076544D">
        <w:t>An increasingly large</w:t>
      </w:r>
      <w:r>
        <w:t xml:space="preserve"> portion of PGC papers are based on follow-on analyses. The PGC supports and encourages </w:t>
      </w:r>
      <w:r w:rsidR="00F37D88">
        <w:t>investigator-initiated/</w:t>
      </w:r>
      <w:r>
        <w:t xml:space="preserve">driven papers. </w:t>
      </w:r>
    </w:p>
    <w:p w14:paraId="06CC6E64" w14:textId="77777777" w:rsidR="00CB4F5C" w:rsidRDefault="00CB4F5C" w:rsidP="00CB4F5C">
      <w:pPr>
        <w:pStyle w:val="Heading2"/>
      </w:pPr>
      <w:r>
        <w:t>Introduction</w:t>
      </w:r>
    </w:p>
    <w:p w14:paraId="6BB3A44E" w14:textId="027DFE99" w:rsidR="00CB4F5C" w:rsidRDefault="00CB4F5C" w:rsidP="00CB4F5C">
      <w:r>
        <w:t>We created the Psychiatric Genomics Consortium (PGC,</w:t>
      </w:r>
      <w:r w:rsidR="003767F4">
        <w:t xml:space="preserve"> </w:t>
      </w:r>
      <w:hyperlink r:id="rId8" w:history="1">
        <w:r w:rsidR="003767F4" w:rsidRPr="002129D2">
          <w:rPr>
            <w:rStyle w:val="Hyperlink"/>
          </w:rPr>
          <w:t>http://www.med.unc.edu/pgc</w:t>
        </w:r>
      </w:hyperlink>
      <w:r w:rsidR="003767F4">
        <w:t xml:space="preserve"> </w:t>
      </w:r>
      <w:r>
        <w:t xml:space="preserve">) in 2007 to conduct mega-analyses for attention-deficit hyperactivity disorder (ADHD), autism (AUT), bipolar disorder (BIP), major depressive disorder (MDD), and schizophrenia (SCZ). At later dates, we added new groups for eating disorders (ED), obsessive-compulsive disorder/Tourette syndrome (OCD/TS), posttraumatic stress disorder (PTSD), anxiety disorders (ANX), and substance use disorders (SUD). </w:t>
      </w:r>
    </w:p>
    <w:p w14:paraId="65B32418" w14:textId="77777777" w:rsidR="00CB4F5C" w:rsidRDefault="00CB4F5C" w:rsidP="00CB4F5C">
      <w:r>
        <w:t xml:space="preserve">The PGC is one of the most innovative experiments in the history of psychiatry. We have unified much of the field to enable rapid progress in elucidating the genetic basis of psychiatric disorders. We have 800+ investigators and &gt;400K participants. The PGC has attracted a cadre of outstanding scientists whose careers center on our work. </w:t>
      </w:r>
    </w:p>
    <w:p w14:paraId="247C8BF4" w14:textId="77777777" w:rsidR="00CB4F5C" w:rsidRDefault="00CB4F5C" w:rsidP="00CB4F5C">
      <w:r>
        <w:t>As of 2017, the PGC has published many main papers</w:t>
      </w:r>
      <w:hyperlink w:anchor="_ENREF_1" w:tooltip="Schizophrenia Working Group of the Psychiatric Genomics Consortium, 2014 #6383" w:history="1">
        <w:r w:rsidR="00AF19E1">
          <w:fldChar w:fldCharType="begin">
            <w:fldData xml:space="preserve">PEVuZE5vdGU+PENpdGU+PEF1dGhvcj5TY2hpem9waHJlbmlhIFdvcmtpbmcgR3JvdXAgb2YgdGhl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</w:fldData>
          </w:fldChar>
        </w:r>
        <w:r>
          <w:instrText xml:space="preserve"> ADDIN EN.CITE </w:instrText>
        </w:r>
        <w:r w:rsidR="00AF19E1">
          <w:fldChar w:fldCharType="begin">
            <w:fldData xml:space="preserve">PEVuZE5vdGU+PENpdGU+PEF1dGhvcj5TY2hpem9waHJlbmlhIFdvcmtpbmcgR3JvdXAgb2YgdGhl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</w:fldData>
          </w:fldChar>
        </w:r>
        <w:r>
          <w:instrText xml:space="preserve"> ADDIN EN.CITE.DATA </w:instrText>
        </w:r>
        <w:r w:rsidR="00AF19E1">
          <w:fldChar w:fldCharType="end"/>
        </w:r>
        <w:r w:rsidR="00AF19E1">
          <w:fldChar w:fldCharType="separate"/>
        </w:r>
        <w:r w:rsidRPr="00264083">
          <w:rPr>
            <w:noProof/>
            <w:vertAlign w:val="superscript"/>
          </w:rPr>
          <w:t>1-17</w:t>
        </w:r>
        <w:r w:rsidR="00AF19E1">
          <w:fldChar w:fldCharType="end"/>
        </w:r>
      </w:hyperlink>
      <w:r>
        <w:t xml:space="preserve"> plus a large number of secondary analysis/methods development papers.</w:t>
      </w:r>
      <w:hyperlink w:anchor="_ENREF_18" w:tooltip="Andreassen, 2013 #7674" w:history="1">
        <w:r w:rsidR="00AF19E1">
          <w:fldChar w:fldCharType="begin">
            <w:fldData xml:space="preserve">YXV0aG9yPkZyYW5rZSwgQi48L2F1dGhvcj48YXV0aG9yPlNvbnVnYS1CYXJrZSwgRS4gSi48L2F1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</w:fldData>
          </w:fldChar>
        </w:r>
        <w:r>
          <w:instrText xml:space="preserve"> ADDIN EN.CITE </w:instrText>
        </w:r>
        <w:r w:rsidR="00AF19E1">
          <w:fldChar w:fldCharType="begin">
            <w:fldData xml:space="preserve">PEVuZE5vdGU+PENpdGU+PEF1dGhvcj5BbmRyZWFzc2VuPC9BdXRob3I+PFllYXI+MjAxMzwvWWVh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==
</w:fldData>
          </w:fldChar>
        </w:r>
        <w:r>
          <w:instrText xml:space="preserve"> ADDIN EN.CITE.DATA </w:instrText>
        </w:r>
        <w:r w:rsidR="00AF19E1">
          <w:fldChar w:fldCharType="end"/>
        </w:r>
        <w:r w:rsidR="00AF19E1">
          <w:fldChar w:fldCharType="begin">
            <w:fldData xml:space="preserve">PGF1dGhvcj5TY2h3YWIsIFMuIEcuPC9hdXRob3I+PGF1dGhvcj5NYWxsZXQsIEo8L2F1dGhvcj48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==
</w:fldData>
          </w:fldChar>
        </w:r>
        <w:r>
          <w:instrText xml:space="preserve"> ADDIN EN.CITE.DATA </w:instrText>
        </w:r>
        <w:r w:rsidR="00AF19E1">
          <w:fldChar w:fldCharType="end"/>
        </w:r>
        <w:r w:rsidR="00AF19E1">
          <w:fldChar w:fldCharType="begin">
            <w:fldData xml:space="preserve">YXV0aG9yPkZyYW5rZSwgQi48L2F1dGhvcj48YXV0aG9yPlNvbnVnYS1CYXJrZSwgRS4gSi48L2F1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</w:fldData>
          </w:fldChar>
        </w:r>
        <w:r>
          <w:instrText xml:space="preserve"> ADDIN EN.CITE.DATA </w:instrText>
        </w:r>
        <w:r w:rsidR="00AF19E1">
          <w:fldChar w:fldCharType="end"/>
        </w:r>
        <w:r w:rsidR="00AF19E1">
          <w:fldChar w:fldCharType="separate"/>
        </w:r>
        <w:r w:rsidRPr="00264083">
          <w:rPr>
            <w:noProof/>
            <w:vertAlign w:val="superscript"/>
          </w:rPr>
          <w:t>18-48</w:t>
        </w:r>
        <w:r w:rsidR="00AF19E1">
          <w:fldChar w:fldCharType="end"/>
        </w:r>
      </w:hyperlink>
      <w:r>
        <w:t xml:space="preserve"> Our landmark </w:t>
      </w:r>
      <w:r w:rsidRPr="00EB501B">
        <w:rPr>
          <w:i/>
        </w:rPr>
        <w:t>Nature</w:t>
      </w:r>
      <w:r>
        <w:t xml:space="preserve"> paper identified 108 loci for SCZ.</w:t>
      </w:r>
      <w:hyperlink w:anchor="_ENREF_1" w:tooltip="Schizophrenia Working Group of the Psychiatric Genomics Consortium, 2014 #6383" w:history="1">
        <w:r w:rsidR="00AF19E1">
          <w:fldChar w:fldCharType="begin"/>
        </w:r>
        <w:r>
          <w:instrText xml:space="preserve"> ADDIN EN.CITE &lt;EndNote&gt;&lt;Cite&gt;&lt;Author&gt;Schizophrenia Working Group of the Psychiatric Genomics Consortium&lt;/Author&gt;&lt;Year&gt;2014&lt;/Year&gt;&lt;RecNum&gt;6383&lt;/RecNum&gt;&lt;DisplayText&gt;&lt;style face="superscript"&gt;1&lt;/style&gt;&lt;/DisplayText&gt;&lt;record&gt;&lt;rec-number&gt;6383&lt;/rec-number&gt;&lt;foreign-keys&gt;&lt;key app="EN" db-id="rdv022fz0ds9zpesev6vt2dgsv2d5zvtpwvd" timestamp="1384956800"&gt;6383&lt;/key&gt;&lt;/foreign-keys&gt;&lt;ref-type name="Journal Article"&gt;17&lt;/ref-type&gt;&lt;contributors&gt;&lt;authors&gt;&lt;author&gt;Schizophrenia Working Group of the Psychiatric Genomics Consortium,&lt;/author&gt;&lt;/authors&gt;&lt;/contributors&gt;&lt;titles&gt;&lt;title&gt;Biological insights from 108 schizophrenia-associated genetic loci&lt;/title&gt;&lt;secondary-title&gt;Nature&lt;/secondary-title&gt;&lt;/titles&gt;&lt;periodical&gt;&lt;full-title&gt;Nature&lt;/full-title&gt;&lt;abbr-1&gt;Nature&lt;/abbr-1&gt;&lt;/periodical&gt;&lt;pages&gt;421-7&lt;/pages&gt;&lt;volume&gt;511&lt;/volume&gt;&lt;keywords&gt;&lt;keyword&gt;BBB MYBEST&lt;/keyword&gt;&lt;/keywords&gt;&lt;dates&gt;&lt;year&gt;2014&lt;/year&gt;&lt;/dates&gt;&lt;accession-num&gt;25056061&lt;/accession-num&gt;&lt;label&gt;pgc.class1&lt;/label&gt;&lt;urls&gt;&lt;/urls&gt;&lt;custom2&gt;PMC4112379&lt;/custom2&gt;&lt;/record&gt;&lt;/Cite&gt;&lt;/EndNote&gt;</w:instrText>
        </w:r>
        <w:r w:rsidR="00AF19E1">
          <w:fldChar w:fldCharType="separate"/>
        </w:r>
        <w:r w:rsidRPr="00DA7072">
          <w:rPr>
            <w:noProof/>
            <w:vertAlign w:val="superscript"/>
          </w:rPr>
          <w:t>1</w:t>
        </w:r>
        <w:r w:rsidR="00AF19E1">
          <w:fldChar w:fldCharType="end"/>
        </w:r>
      </w:hyperlink>
      <w:r>
        <w:t xml:space="preserve"> Due to our open-source approach, there are 100+ papers that use PGC results,</w:t>
      </w:r>
      <w:hyperlink w:anchor="_ENREF_49" w:tooltip="Agerbo, 2015 #7707" w:history="1">
        <w:r w:rsidR="00AF19E1">
          <w:fldChar w:fldCharType="begin">
            <w:fldData xml:space="preserve">bGVzPjxwZXJpb2RpY2FsPjxmdWxsLXRpdGxlPkFjdGEgUHN5Y2hpYXRyIFNjYW5kPC9mdWxsLXRp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</w:fldData>
          </w:fldChar>
        </w:r>
        <w:r>
          <w:instrText xml:space="preserve"> ADDIN EN.CITE </w:instrText>
        </w:r>
        <w:r w:rsidR="00AF19E1">
          <w:fldChar w:fldCharType="begin">
            <w:fldData xml:space="preserve">PEVuZE5vdGU+PENpdGU+PEF1dGhvcj5BZ2VyYm88L0F1dGhvcj48WWVhcj4yMDE1PC9ZZWFyPjxS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==
</w:fldData>
          </w:fldChar>
        </w:r>
        <w:r>
          <w:instrText xml:space="preserve"> ADDIN EN.CITE.DATA </w:instrText>
        </w:r>
        <w:r w:rsidR="00AF19E1">
          <w:fldChar w:fldCharType="end"/>
        </w:r>
        <w:r w:rsidR="00AF19E1">
          <w:fldChar w:fldCharType="begin">
            <w:fldData xml:space="preserve">bmRlcGVuZGVudCBjb21wb25lbnQgYW5hbHlzaXMgd2l0aCByZWZlcmVuY2U8L3RpdGxlPjxzZWNv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==
</w:fldData>
          </w:fldChar>
        </w:r>
        <w:r>
          <w:instrText xml:space="preserve"> ADDIN EN.CITE.DATA </w:instrText>
        </w:r>
        <w:r w:rsidR="00AF19E1">
          <w:fldChar w:fldCharType="end"/>
        </w:r>
        <w:r w:rsidR="00AF19E1">
          <w:fldChar w:fldCharType="begin">
            <w:fldData xml:space="preserve">Si48L2F1dGhvcj48YXV0aG9yPlJlaW52YW5nLCBJLjwvYXV0aG9yPjxhdXRob3I+Tm90aGVuLCBN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==
</w:fldData>
          </w:fldChar>
        </w:r>
        <w:r>
          <w:instrText xml:space="preserve"> ADDIN EN.CITE.DATA </w:instrText>
        </w:r>
        <w:r w:rsidR="00AF19E1">
          <w:fldChar w:fldCharType="end"/>
        </w:r>
        <w:r w:rsidR="00AF19E1">
          <w:fldChar w:fldCharType="begin">
            <w:fldData xml:space="preserve">VVNBLiBhbWRhbGVAdWNzZC5lZHUuJiN4RDtOT1JNRU5ULCBLRyBKZWJzZW4gQ2VudHJlIGZvciBQ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==
</w:fldData>
          </w:fldChar>
        </w:r>
        <w:r>
          <w:instrText xml:space="preserve"> ADDIN EN.CITE.DATA </w:instrText>
        </w:r>
        <w:r w:rsidR="00AF19E1">
          <w:fldChar w:fldCharType="end"/>
        </w:r>
        <w:r w:rsidR="00AF19E1">
          <w:fldChar w:fldCharType="begin">
            <w:fldData xml:space="preserve">b25ldXJvLjIwMTQuMTIuMDEzPC9lbGVjdHJvbmljLXJlc291cmNlLW51bT48bGFuZ3VhZ2U+RW5n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==
</w:fldData>
          </w:fldChar>
        </w:r>
        <w:r>
          <w:instrText xml:space="preserve"> ADDIN EN.CITE.DATA </w:instrText>
        </w:r>
        <w:r w:rsidR="00AF19E1">
          <w:fldChar w:fldCharType="end"/>
        </w:r>
        <w:r w:rsidR="00AF19E1">
          <w:fldChar w:fldCharType="begin">
            <w:fldData xml:space="preserve">b2x1bWU+PG51bWJlcj4xNDwvbnVtYmVyPjxlZGl0aW9uPjIwMTQvMDQvMDQ8L2VkaXRpb24+PGtl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==
</w:fldData>
          </w:fldChar>
        </w:r>
        <w:r>
          <w:instrText xml:space="preserve"> ADDIN EN.CITE.DATA </w:instrText>
        </w:r>
        <w:r w:rsidR="00AF19E1">
          <w:fldChar w:fldCharType="end"/>
        </w:r>
        <w:r w:rsidR="00AF19E1">
          <w:fldChar w:fldCharType="begin">
            <w:fldData xml:space="preserve">bGVzPjxwZXJpb2RpY2FsPjxmdWxsLXRpdGxlPkFjdGEgUHN5Y2hpYXRyIFNjYW5kPC9mdWxsLXRp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</w:fldData>
          </w:fldChar>
        </w:r>
        <w:r>
          <w:instrText xml:space="preserve"> ADDIN EN.CITE.DATA </w:instrText>
        </w:r>
        <w:r w:rsidR="00AF19E1">
          <w:fldChar w:fldCharType="end"/>
        </w:r>
        <w:r w:rsidR="00AF19E1">
          <w:fldChar w:fldCharType="separate"/>
        </w:r>
        <w:r w:rsidRPr="00264083">
          <w:rPr>
            <w:noProof/>
            <w:vertAlign w:val="superscript"/>
          </w:rPr>
          <w:t>49-124</w:t>
        </w:r>
        <w:r w:rsidR="00AF19E1">
          <w:fldChar w:fldCharType="end"/>
        </w:r>
      </w:hyperlink>
      <w:r>
        <w:t xml:space="preserve"> and we know of numerous groups that are using our findings to direct basic and applied research (including therapeutic development). </w:t>
      </w:r>
    </w:p>
    <w:p w14:paraId="5911E44F" w14:textId="77777777" w:rsidR="00CB4F5C" w:rsidRDefault="00CB4F5C" w:rsidP="00CB4F5C">
      <w:r>
        <w:t xml:space="preserve">This is the fourth version of this MOU (PGC3), and describes the next set of scientific aims. We wish to continue this highly productive collaboration. Large amounts of new data will be available to the PGC in the next five years. We have developed a rigorous set of approaches that are yielding discoveries. We thus have the unique opportunity to rapidly and efficiently increase our knowledge of common and rare variation in order to understand the causes and comorbidities of major psychiatric disorders. </w:t>
      </w:r>
    </w:p>
    <w:p w14:paraId="6F980F6D" w14:textId="5EC6363A" w:rsidR="00C03504" w:rsidRDefault="00C03504" w:rsidP="00C03504">
      <w:pPr>
        <w:pStyle w:val="Heading2"/>
      </w:pPr>
      <w:r>
        <w:lastRenderedPageBreak/>
        <w:t>More information</w:t>
      </w:r>
    </w:p>
    <w:p w14:paraId="3794B3E5" w14:textId="5DD15756" w:rsidR="00C03504" w:rsidRDefault="00C03504" w:rsidP="00CB4F5C">
      <w:r>
        <w:t xml:space="preserve">Updated information (including FAQs and </w:t>
      </w:r>
      <w:r w:rsidR="003767F4">
        <w:t xml:space="preserve">introductions to the PGC for new members) can be found on the PGC web site, </w:t>
      </w:r>
      <w:hyperlink r:id="rId9" w:history="1">
        <w:r w:rsidR="003767F4" w:rsidRPr="002129D2">
          <w:rPr>
            <w:rStyle w:val="Hyperlink"/>
          </w:rPr>
          <w:t>http://www.med.unc.edu/pgc</w:t>
        </w:r>
      </w:hyperlink>
      <w:r w:rsidR="003767F4">
        <w:t xml:space="preserve"> . </w:t>
      </w:r>
    </w:p>
    <w:p w14:paraId="1E708E48" w14:textId="77777777" w:rsidR="00CB4F5C" w:rsidRDefault="00CB4F5C" w:rsidP="00CB4F5C">
      <w:pPr>
        <w:pStyle w:val="Heading2"/>
      </w:pPr>
      <w:r>
        <w:t>PGC3 Specific Aims</w:t>
      </w:r>
    </w:p>
    <w:p w14:paraId="5F0F22FE" w14:textId="29031D69" w:rsidR="00CB4F5C" w:rsidRDefault="00CB4F5C" w:rsidP="00CB4F5C">
      <w:pPr>
        <w:rPr>
          <w:szCs w:val="22"/>
        </w:rPr>
      </w:pPr>
      <w:r>
        <w:rPr>
          <w:szCs w:val="22"/>
        </w:rPr>
        <w:t>The PGC3 Grant, “Psychiatric Genomics Consortium:</w:t>
      </w:r>
      <w:r w:rsidR="00C03504">
        <w:rPr>
          <w:szCs w:val="22"/>
        </w:rPr>
        <w:t xml:space="preserve"> </w:t>
      </w:r>
      <w:r>
        <w:rPr>
          <w:szCs w:val="22"/>
        </w:rPr>
        <w:t>Finding Actionable Variation,” funded by the US National Institute of Mental Health (NIMH) identifies six specific aims for the PGC, as well as an overarching goal.</w:t>
      </w:r>
    </w:p>
    <w:p w14:paraId="62BE4503" w14:textId="77777777" w:rsidR="00CB4F5C" w:rsidRPr="00D037D6" w:rsidRDefault="00CB4F5C" w:rsidP="00CB4F5C">
      <w:pPr>
        <w:rPr>
          <w:szCs w:val="22"/>
        </w:rPr>
      </w:pPr>
      <w:r w:rsidRPr="004D16EF">
        <w:rPr>
          <w:szCs w:val="22"/>
        </w:rPr>
        <w:t xml:space="preserve">Our overarching goal is to identify “actionable” variation via the empirical evaluation of the etiological, clinical, nosological, therapeutic, and biological </w:t>
      </w:r>
      <w:r w:rsidRPr="00B24FE3">
        <w:rPr>
          <w:szCs w:val="22"/>
        </w:rPr>
        <w:t>significance of our genomic findings. We prop</w:t>
      </w:r>
      <w:r w:rsidRPr="00D037D6">
        <w:rPr>
          <w:szCs w:val="22"/>
        </w:rPr>
        <w:t xml:space="preserve">ose six aims: </w:t>
      </w:r>
    </w:p>
    <w:p w14:paraId="386A5CA8" w14:textId="77777777" w:rsidR="00CB4F5C" w:rsidRPr="00BE0944" w:rsidRDefault="00CB4F5C" w:rsidP="00CB4F5C">
      <w:pPr>
        <w:rPr>
          <w:rFonts w:cs="Arial"/>
          <w:i/>
          <w:szCs w:val="22"/>
        </w:rPr>
      </w:pPr>
      <w:r w:rsidRPr="00BE0944">
        <w:rPr>
          <w:i/>
          <w:szCs w:val="22"/>
        </w:rPr>
        <w:t xml:space="preserve">Common genetic variation: continue &amp; expand ongoing work of the PGC to increase knowledge. </w:t>
      </w:r>
    </w:p>
    <w:p w14:paraId="63716754" w14:textId="77777777" w:rsidR="00CB4F5C" w:rsidRPr="00D037D6" w:rsidRDefault="00CB4F5C" w:rsidP="00CB4F5C">
      <w:pPr>
        <w:pStyle w:val="ListParagraph"/>
        <w:numPr>
          <w:ilvl w:val="0"/>
          <w:numId w:val="3"/>
        </w:numPr>
        <w:spacing w:before="40" w:after="40"/>
        <w:ind w:left="360"/>
        <w:jc w:val="both"/>
        <w:rPr>
          <w:i/>
          <w:szCs w:val="22"/>
        </w:rPr>
      </w:pPr>
      <w:r w:rsidRPr="004D16EF">
        <w:rPr>
          <w:i/>
          <w:szCs w:val="22"/>
          <w:u w:val="single"/>
        </w:rPr>
        <w:t>SNPs.</w:t>
      </w:r>
      <w:r w:rsidRPr="004D16EF">
        <w:rPr>
          <w:i/>
          <w:szCs w:val="22"/>
        </w:rPr>
        <w:t xml:space="preserve"> (a) Enlarge our GWAS mega-analyses to increase understanding of five disorders for which major progress has been made and to accelerate new discoveries (particularly f</w:t>
      </w:r>
      <w:r w:rsidRPr="00B24FE3">
        <w:rPr>
          <w:i/>
          <w:szCs w:val="22"/>
        </w:rPr>
        <w:t>or four new disorders). (b) Systematic cross-disorder analyses</w:t>
      </w:r>
      <w:r w:rsidRPr="00D037D6">
        <w:rPr>
          <w:i/>
          <w:szCs w:val="22"/>
        </w:rPr>
        <w:t xml:space="preserve">. (c) Pathway analyses to clarify the biological implications. Critically, we have engaged academic and industry experts in psychopharmacology to maximize therapeutic implications of the findings. Innovation is in the largest samples ever in the field. </w:t>
      </w:r>
    </w:p>
    <w:p w14:paraId="1095FA9A" w14:textId="77777777" w:rsidR="00CB4F5C" w:rsidRPr="00D037D6" w:rsidRDefault="00CB4F5C" w:rsidP="00CB4F5C">
      <w:pPr>
        <w:pStyle w:val="ListParagraph"/>
        <w:numPr>
          <w:ilvl w:val="0"/>
          <w:numId w:val="3"/>
        </w:numPr>
        <w:spacing w:before="40" w:after="40"/>
        <w:ind w:left="360"/>
        <w:jc w:val="both"/>
        <w:rPr>
          <w:i/>
          <w:szCs w:val="22"/>
        </w:rPr>
      </w:pPr>
      <w:r w:rsidRPr="00D037D6">
        <w:rPr>
          <w:i/>
          <w:szCs w:val="22"/>
          <w:u w:val="single"/>
        </w:rPr>
        <w:t>Genetic risk scores (GRS).</w:t>
      </w:r>
      <w:r w:rsidRPr="00D037D6">
        <w:rPr>
          <w:i/>
          <w:szCs w:val="22"/>
        </w:rPr>
        <w:t xml:space="preserve"> (a) Development: use data from large longitudinal cohorts; evaluate the developmental effects of GRS. (b) Clinical symptoms: analyze relationship between clinical descriptors and GRS to understand clinical relevance. (c) GxE: analyze genotype (GRS) x environment interactions. Innovative aim.</w:t>
      </w:r>
    </w:p>
    <w:p w14:paraId="64BBADCD" w14:textId="77777777" w:rsidR="00CB4F5C" w:rsidRPr="00D037D6" w:rsidRDefault="00CB4F5C" w:rsidP="00CB4F5C">
      <w:pPr>
        <w:pStyle w:val="ListParagraph"/>
        <w:numPr>
          <w:ilvl w:val="0"/>
          <w:numId w:val="3"/>
        </w:numPr>
        <w:spacing w:before="40" w:after="40"/>
        <w:ind w:left="360"/>
        <w:jc w:val="both"/>
        <w:rPr>
          <w:i/>
          <w:szCs w:val="22"/>
        </w:rPr>
      </w:pPr>
      <w:r w:rsidRPr="00D037D6">
        <w:rPr>
          <w:i/>
          <w:szCs w:val="22"/>
          <w:u w:val="single"/>
        </w:rPr>
        <w:t>Brainstorm initiative.</w:t>
      </w:r>
      <w:r w:rsidRPr="00D037D6">
        <w:rPr>
          <w:i/>
          <w:szCs w:val="22"/>
        </w:rPr>
        <w:t xml:space="preserve"> Apply novel statistical methods to GWAS results to estimate pairwise genetic correlations among all PGC disorders and with all obtainable CNS-relevant diseases/quantitative traits (e.g., epilepsy, neuroimaging, personality, IQ) to develop a comprehensive portrait of genetic influences across a broad set of brain phenotypes. Innovative aim. </w:t>
      </w:r>
    </w:p>
    <w:p w14:paraId="0F0772BC" w14:textId="77777777" w:rsidR="00CB4F5C" w:rsidRPr="00BE0944" w:rsidRDefault="00CB4F5C" w:rsidP="00CB4F5C">
      <w:pPr>
        <w:rPr>
          <w:rFonts w:cs="Arial"/>
          <w:i/>
          <w:szCs w:val="22"/>
        </w:rPr>
      </w:pPr>
      <w:r w:rsidRPr="00BE0944">
        <w:rPr>
          <w:i/>
          <w:szCs w:val="22"/>
        </w:rPr>
        <w:t xml:space="preserve">Rare variation: enhance discovery of alleles with larger effects on risk. </w:t>
      </w:r>
    </w:p>
    <w:p w14:paraId="2BC940EF" w14:textId="77777777" w:rsidR="00CB4F5C" w:rsidRPr="00D037D6" w:rsidRDefault="00CB4F5C" w:rsidP="00CB4F5C">
      <w:pPr>
        <w:pStyle w:val="ListParagraph"/>
        <w:numPr>
          <w:ilvl w:val="0"/>
          <w:numId w:val="3"/>
        </w:numPr>
        <w:spacing w:before="40" w:after="40"/>
        <w:ind w:left="360"/>
        <w:jc w:val="both"/>
        <w:rPr>
          <w:i/>
          <w:szCs w:val="22"/>
        </w:rPr>
      </w:pPr>
      <w:r w:rsidRPr="004D16EF">
        <w:rPr>
          <w:i/>
          <w:szCs w:val="22"/>
          <w:u w:val="single"/>
        </w:rPr>
        <w:t>CNVs.</w:t>
      </w:r>
      <w:r w:rsidRPr="004D16EF">
        <w:rPr>
          <w:i/>
          <w:szCs w:val="22"/>
        </w:rPr>
        <w:t xml:space="preserve"> Analyze rare CNVs in nine psychiatric disorders via high-quality mega-analyses, and perform </w:t>
      </w:r>
      <w:r w:rsidRPr="00B24FE3">
        <w:rPr>
          <w:i/>
          <w:szCs w:val="22"/>
        </w:rPr>
        <w:t>cross-disorder analyses to reveal pleiotropic genetic effects. Innovation is</w:t>
      </w:r>
      <w:r w:rsidRPr="00D037D6">
        <w:rPr>
          <w:i/>
          <w:szCs w:val="22"/>
        </w:rPr>
        <w:t xml:space="preserve"> in the largest samples ever in the field.</w:t>
      </w:r>
    </w:p>
    <w:p w14:paraId="62CCD1DC" w14:textId="77777777" w:rsidR="00CB4F5C" w:rsidRPr="00D037D6" w:rsidRDefault="00CB4F5C" w:rsidP="00CB4F5C">
      <w:pPr>
        <w:pStyle w:val="ListParagraph"/>
        <w:numPr>
          <w:ilvl w:val="0"/>
          <w:numId w:val="3"/>
        </w:numPr>
        <w:spacing w:before="40" w:after="40"/>
        <w:ind w:left="360"/>
        <w:jc w:val="both"/>
        <w:rPr>
          <w:i/>
          <w:szCs w:val="22"/>
        </w:rPr>
      </w:pPr>
      <w:r w:rsidRPr="00D037D6">
        <w:rPr>
          <w:i/>
          <w:szCs w:val="22"/>
          <w:u w:val="single"/>
        </w:rPr>
        <w:t>Sequencing.</w:t>
      </w:r>
      <w:r w:rsidRPr="00D037D6">
        <w:rPr>
          <w:i/>
          <w:szCs w:val="22"/>
        </w:rPr>
        <w:t xml:space="preserve"> Characterize the full spectrum of genetic variation for SCZ (especially rare variants of strong effect) in regions implicated in Aim 1. Inexpensively sequence coding and regulatory regions of ~200 candidate genes in 20,000 independent subjects. Innovative aim. </w:t>
      </w:r>
    </w:p>
    <w:p w14:paraId="669BD83C" w14:textId="77777777" w:rsidR="00CB4F5C" w:rsidRPr="00D037D6" w:rsidRDefault="00CB4F5C" w:rsidP="00CB4F5C">
      <w:pPr>
        <w:pStyle w:val="ListParagraph"/>
        <w:numPr>
          <w:ilvl w:val="0"/>
          <w:numId w:val="3"/>
        </w:numPr>
        <w:spacing w:before="40" w:after="40"/>
        <w:ind w:left="360"/>
        <w:jc w:val="both"/>
        <w:rPr>
          <w:i/>
          <w:szCs w:val="22"/>
        </w:rPr>
      </w:pPr>
      <w:r w:rsidRPr="00D037D6">
        <w:rPr>
          <w:i/>
          <w:szCs w:val="22"/>
          <w:u w:val="single"/>
        </w:rPr>
        <w:t>Pedigree sequencing.</w:t>
      </w:r>
      <w:r w:rsidRPr="00D037D6">
        <w:rPr>
          <w:i/>
          <w:szCs w:val="22"/>
        </w:rPr>
        <w:t xml:space="preserve"> The large network of PGC clinicians has identified many rare pedigrees densely affected with psychiatric disorders. Using whole genome sequencing (30x coverage), we will systematically evaluate ~100 such pedigrees to enable searches for rare variants of strong effect. Innovative aim (enabled by 1:1 co-funding from Science Foundation Ireland). </w:t>
      </w:r>
    </w:p>
    <w:p w14:paraId="03C3648B" w14:textId="77777777" w:rsidR="00CB4F5C" w:rsidRPr="00D037D6" w:rsidRDefault="00CB4F5C" w:rsidP="00CB4F5C">
      <w:pPr>
        <w:rPr>
          <w:szCs w:val="22"/>
        </w:rPr>
      </w:pPr>
      <w:r w:rsidRPr="00D037D6">
        <w:rPr>
          <w:szCs w:val="22"/>
        </w:rPr>
        <w:t xml:space="preserve">Successful completion of these aims will advance knowledge about the genetic basis of multiple psychiatric disorders. Our goal is to deliver “actionable” findings, genomic results that (a) reveal the fundamental biology, (b) inform clinical practice, and (c) deliver new therapeutic targets. This is the central idea of the PGC: to convert the family history risk factor into biologically, clinically, and therapeutically meaningful insights. </w:t>
      </w:r>
    </w:p>
    <w:p w14:paraId="79F4EDCD" w14:textId="77777777" w:rsidR="00CB4F5C" w:rsidRDefault="00CB4F5C" w:rsidP="00CB4F5C">
      <w:pPr>
        <w:rPr>
          <w:szCs w:val="22"/>
        </w:rPr>
      </w:pPr>
      <w:r w:rsidRPr="00D037D6">
        <w:rPr>
          <w:szCs w:val="22"/>
        </w:rPr>
        <w:lastRenderedPageBreak/>
        <w:t xml:space="preserve">Our focus is on the careful and systematic evaluation of “actionable” implications – the etiological, clinical, nosological, therapeutic, and biological significance of rare and common genomic findings. We anticipate that our findings will provide the foundations for subsequent biomedical research in psychiatry. </w:t>
      </w:r>
    </w:p>
    <w:p w14:paraId="10B9C496" w14:textId="75278CB0" w:rsidR="00F37D88" w:rsidRDefault="00F37D88" w:rsidP="00F37D88">
      <w:pPr>
        <w:pStyle w:val="Heading2"/>
      </w:pPr>
      <w:r>
        <w:t>Supporting new projects</w:t>
      </w:r>
    </w:p>
    <w:p w14:paraId="4E4A1B94" w14:textId="3CDE41A4" w:rsidR="00F37D88" w:rsidRDefault="00F37D88" w:rsidP="00CB4F5C">
      <w:pPr>
        <w:rPr>
          <w:szCs w:val="22"/>
        </w:rPr>
      </w:pPr>
      <w:r>
        <w:rPr>
          <w:szCs w:val="22"/>
        </w:rPr>
        <w:t xml:space="preserve">The PGC supports all types of research! </w:t>
      </w:r>
      <w:r w:rsidR="0004471E">
        <w:rPr>
          <w:szCs w:val="22"/>
        </w:rPr>
        <w:t xml:space="preserve">The PGC is </w:t>
      </w:r>
      <w:r w:rsidR="0004471E" w:rsidRPr="00F37D88">
        <w:rPr>
          <w:szCs w:val="22"/>
        </w:rPr>
        <w:t xml:space="preserve">open to new ideas and project proposals beyond </w:t>
      </w:r>
      <w:r w:rsidR="0004471E">
        <w:rPr>
          <w:szCs w:val="22"/>
        </w:rPr>
        <w:t>the PGC3 Specific Aims</w:t>
      </w:r>
      <w:r w:rsidR="0004471E" w:rsidRPr="00F37D88">
        <w:rPr>
          <w:szCs w:val="22"/>
        </w:rPr>
        <w:t>. We have a structure for approval of new projects within each working group, as well as across groups. We encourage new ideas and have a dynamic organization which can adapt to new methodology and new discoveries.</w:t>
      </w:r>
      <w:r w:rsidR="0004471E">
        <w:rPr>
          <w:szCs w:val="22"/>
        </w:rPr>
        <w:t xml:space="preserve"> </w:t>
      </w:r>
    </w:p>
    <w:p w14:paraId="1ACAA286" w14:textId="1A1960B4" w:rsidR="00F37D88" w:rsidRDefault="00F37D88" w:rsidP="00CB4F5C">
      <w:pPr>
        <w:rPr>
          <w:szCs w:val="22"/>
        </w:rPr>
      </w:pPr>
      <w:r>
        <w:rPr>
          <w:szCs w:val="22"/>
        </w:rPr>
        <w:t xml:space="preserve">We fully support investigator-driven ideas for new analyses. Via the PGC data access committee (DAC), we have streamlined the process for creating secondary analysis proposals. </w:t>
      </w:r>
      <w:r w:rsidR="0076544D">
        <w:t xml:space="preserve">An increasingly large </w:t>
      </w:r>
      <w:r>
        <w:t>portion of PGC papers are based on follow-on analyses. The PGC supports and encourages these investigator-initiated and driven papers.</w:t>
      </w:r>
    </w:p>
    <w:p w14:paraId="009EE156" w14:textId="77777777" w:rsidR="0004471E" w:rsidRDefault="0004471E" w:rsidP="0004471E">
      <w:pPr>
        <w:rPr>
          <w:szCs w:val="22"/>
        </w:rPr>
      </w:pPr>
      <w:r>
        <w:rPr>
          <w:szCs w:val="22"/>
        </w:rPr>
        <w:t xml:space="preserve">We routinely provide letters of support for investigator-driven grants (including training awards). </w:t>
      </w:r>
    </w:p>
    <w:p w14:paraId="4453D259" w14:textId="77777777" w:rsidR="00CB4F5C" w:rsidRDefault="00CB4F5C" w:rsidP="00CB4F5C">
      <w:pPr>
        <w:pStyle w:val="Heading2"/>
      </w:pPr>
      <w:r>
        <w:t>Principles of Collaboration</w:t>
      </w:r>
    </w:p>
    <w:p w14:paraId="5EB98A5B" w14:textId="77777777" w:rsidR="00CB4F5C" w:rsidRDefault="00CB4F5C" w:rsidP="00CB4F5C">
      <w:r>
        <w:t xml:space="preserve">The PGC is centered around an altruistic over-arching purpose: leveraging large-scale cooperation for mega-analyses of genomic data to yield definitive knowledge of the etiology of critically important psychiatric disorders. </w:t>
      </w:r>
    </w:p>
    <w:p w14:paraId="0EFD9FBA" w14:textId="77777777" w:rsidR="00CB4F5C" w:rsidRDefault="00CB4F5C" w:rsidP="00CB4F5C">
      <w:r>
        <w:t xml:space="preserve">There are several basic ideas behind the PGC, and all participants need to understand and agree with these tenets. </w:t>
      </w:r>
    </w:p>
    <w:p w14:paraId="32E54DCE" w14:textId="77777777" w:rsidR="00CB4F5C" w:rsidRDefault="00CB4F5C" w:rsidP="00CB4F5C">
      <w:pPr>
        <w:pStyle w:val="ListParagraph"/>
        <w:numPr>
          <w:ilvl w:val="0"/>
          <w:numId w:val="1"/>
        </w:numPr>
      </w:pPr>
      <w:r>
        <w:t xml:space="preserve">Above all else, the basic premise of the PGC is that more can be accomplished together than separately. </w:t>
      </w:r>
    </w:p>
    <w:p w14:paraId="21E6AA42" w14:textId="77777777" w:rsidR="00CB4F5C" w:rsidRDefault="00CB4F5C" w:rsidP="00CB4F5C">
      <w:pPr>
        <w:pStyle w:val="ListParagraph"/>
        <w:numPr>
          <w:ilvl w:val="0"/>
          <w:numId w:val="1"/>
        </w:numPr>
      </w:pPr>
      <w:r>
        <w:t xml:space="preserve">We have always stressed that individual groups should participate in the PGC at the time that is right for them. For many, this is after their initial manuscript has been accepted for publication. </w:t>
      </w:r>
    </w:p>
    <w:p w14:paraId="291E7853" w14:textId="77777777" w:rsidR="00CB4F5C" w:rsidRDefault="00CB4F5C" w:rsidP="00CB4F5C">
      <w:pPr>
        <w:pStyle w:val="ListParagraph"/>
        <w:numPr>
          <w:ilvl w:val="0"/>
          <w:numId w:val="1"/>
        </w:numPr>
      </w:pPr>
      <w:r>
        <w:t xml:space="preserve">From the beginning, the PGC has tried to be as inclusive, democratic, transparent, and rapid as possible. No single individual or group dominates. </w:t>
      </w:r>
    </w:p>
    <w:p w14:paraId="10FAD389" w14:textId="77777777" w:rsidR="00CB4F5C" w:rsidRDefault="00CB4F5C" w:rsidP="00CB4F5C">
      <w:pPr>
        <w:pStyle w:val="ListParagraph"/>
        <w:numPr>
          <w:ilvl w:val="0"/>
          <w:numId w:val="1"/>
        </w:numPr>
      </w:pPr>
      <w:r>
        <w:t xml:space="preserve">Individual investigators can become involved to the extent they desire in the workings of the PGC. This usually means the disease group to which they contributed data, the statistical analysis group, the CNV group, and the cross-disorder group. </w:t>
      </w:r>
    </w:p>
    <w:p w14:paraId="0191D7E9" w14:textId="77777777" w:rsidR="00CB4F5C" w:rsidRDefault="00CB4F5C" w:rsidP="00CB4F5C">
      <w:pPr>
        <w:pStyle w:val="ListParagraph"/>
        <w:numPr>
          <w:ilvl w:val="0"/>
          <w:numId w:val="1"/>
        </w:numPr>
      </w:pPr>
      <w:r w:rsidRPr="00C85722">
        <w:t xml:space="preserve">We have evolved an efficient </w:t>
      </w:r>
      <w:r>
        <w:t xml:space="preserve">approach to </w:t>
      </w:r>
      <w:r w:rsidRPr="00C85722">
        <w:t xml:space="preserve">solve disputes. First, we discuss the issue thoroughly. </w:t>
      </w:r>
      <w:r>
        <w:t>Our</w:t>
      </w:r>
      <w:r w:rsidRPr="00C85722">
        <w:t xml:space="preserve"> experience</w:t>
      </w:r>
      <w:r>
        <w:t xml:space="preserve"> is that</w:t>
      </w:r>
      <w:r w:rsidRPr="00C85722">
        <w:t xml:space="preserve"> we almost always come to a reasonable consensus</w:t>
      </w:r>
      <w:r>
        <w:t xml:space="preserve"> (e.g., to </w:t>
      </w:r>
      <w:r w:rsidRPr="00C85722">
        <w:t>test whether one approach is better than another</w:t>
      </w:r>
      <w:r>
        <w:t>)</w:t>
      </w:r>
      <w:r w:rsidRPr="00C85722">
        <w:t>. Second, if no consensus is reached afte</w:t>
      </w:r>
      <w:r>
        <w:t xml:space="preserve">r sufficient discussion, we vote </w:t>
      </w:r>
      <w:r w:rsidRPr="00C85722">
        <w:t xml:space="preserve">(majority rule, one vote per PI). This has been required </w:t>
      </w:r>
      <w:r>
        <w:t>only a few times in since 2007. There have</w:t>
      </w:r>
      <w:r w:rsidRPr="00C85722">
        <w:t xml:space="preserve"> been no instance</w:t>
      </w:r>
      <w:r>
        <w:t>s</w:t>
      </w:r>
      <w:r w:rsidRPr="00C85722">
        <w:t xml:space="preserve"> of deadlock or “institutional paralysis”. </w:t>
      </w:r>
    </w:p>
    <w:p w14:paraId="28D44EAE" w14:textId="2559F21F" w:rsidR="006E2DCE" w:rsidRDefault="006E2DCE" w:rsidP="00CB4F5C">
      <w:pPr>
        <w:pStyle w:val="ListParagraph"/>
        <w:numPr>
          <w:ilvl w:val="0"/>
          <w:numId w:val="1"/>
        </w:numPr>
      </w:pPr>
      <w:r>
        <w:t xml:space="preserve">Please remember the cardinal rule of consortia: “no surprises”. If you are doing work that potentially competes with work being pursued by the PGC or by PGC colleagues, please disclose all potential conflicts so that solutions can be found. </w:t>
      </w:r>
    </w:p>
    <w:p w14:paraId="5314AE68" w14:textId="77777777" w:rsidR="00CB4F5C" w:rsidRDefault="00CB4F5C" w:rsidP="00CB4F5C">
      <w:pPr>
        <w:pStyle w:val="Heading2"/>
      </w:pPr>
      <w:r>
        <w:lastRenderedPageBreak/>
        <w:t>Organizational Structure</w:t>
      </w:r>
    </w:p>
    <w:p w14:paraId="5B739E6D" w14:textId="77777777" w:rsidR="00CB4F5C" w:rsidRDefault="00CB4F5C" w:rsidP="00CB4F5C">
      <w:r>
        <w:t xml:space="preserve">The PGC organization structure is simple. The PGC consists of a coordinating committee, a data access committee, ten disorder working groups (one each for ADHD, AUT, BIP, MDD, SCZ, ED, PTSD, SUD, ANX, OCD/TS), the statistical analysis group, the CNV group, and the cross-disorder group. </w:t>
      </w:r>
    </w:p>
    <w:p w14:paraId="7D91AE4F" w14:textId="77777777" w:rsidR="00CB4F5C" w:rsidRDefault="00CB4F5C" w:rsidP="00CB4F5C">
      <w:r>
        <w:t xml:space="preserve">All important decisions are made at the working group level. The role of the coordinating committee is only to adjudicate issues of relevance to the whole consortium and to plan new directions in a coordinated manner. The main tasks of the coordinating committee are to integrate the efforts of the working groups and to secure the resources needed for the project. </w:t>
      </w:r>
    </w:p>
    <w:p w14:paraId="58D9106C" w14:textId="77777777" w:rsidR="00CB4F5C" w:rsidRPr="0086359B" w:rsidRDefault="00CB4F5C" w:rsidP="00CB4F5C">
      <w:pPr>
        <w:rPr>
          <w:u w:val="single"/>
        </w:rPr>
      </w:pPr>
      <w:r w:rsidRPr="0086359B">
        <w:rPr>
          <w:u w:val="single"/>
        </w:rPr>
        <w:t>Coordinating committee</w:t>
      </w:r>
    </w:p>
    <w:p w14:paraId="1A57E5AA" w14:textId="77777777" w:rsidR="00CB4F5C" w:rsidRDefault="00CB4F5C" w:rsidP="00CB4F5C">
      <w:r>
        <w:t xml:space="preserve">An admittedly US-centric metaphor for the relationship between the coordinating committee and all groups is the recurrent issue through US history, the tension between Federalism and “states’ rights”. We believe that the best science will emerge from the PGC if balance is strongly shifted towards “states’ rights.” The “federal” coordinating committee has a non-intrusive and facilitating role, and all other decisions are delegated to the scientists who understand the issues best. </w:t>
      </w:r>
    </w:p>
    <w:p w14:paraId="391269D9" w14:textId="77777777" w:rsidR="00CB4F5C" w:rsidRPr="0086359B" w:rsidRDefault="00CB4F5C" w:rsidP="00CB4F5C">
      <w:pPr>
        <w:rPr>
          <w:u w:val="single"/>
        </w:rPr>
      </w:pPr>
      <w:r w:rsidRPr="0086359B">
        <w:rPr>
          <w:u w:val="single"/>
        </w:rPr>
        <w:t>Disorder workgroups</w:t>
      </w:r>
    </w:p>
    <w:p w14:paraId="1273816D" w14:textId="0F3B4458" w:rsidR="00CB4F5C" w:rsidRDefault="0046519D" w:rsidP="00CB4F5C">
      <w:r>
        <w:t>The eleven</w:t>
      </w:r>
      <w:r w:rsidR="00CB4F5C">
        <w:t xml:space="preserve"> disorder working groups are listed below. These groups will regularly produce papers. </w:t>
      </w:r>
    </w:p>
    <w:tbl>
      <w:tblPr>
        <w:tblStyle w:val="MediumShading1-Accent1"/>
        <w:tblW w:w="0" w:type="auto"/>
        <w:tblLook w:val="04A0" w:firstRow="1" w:lastRow="0" w:firstColumn="1" w:lastColumn="0" w:noHBand="0" w:noVBand="1"/>
      </w:tblPr>
      <w:tblGrid>
        <w:gridCol w:w="1122"/>
        <w:gridCol w:w="5102"/>
      </w:tblGrid>
      <w:tr w:rsidR="00CB4F5C" w:rsidRPr="006E2DCE" w14:paraId="251FC7F4" w14:textId="77777777" w:rsidTr="0000270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2" w:type="dxa"/>
          </w:tcPr>
          <w:p w14:paraId="7438F308" w14:textId="77777777" w:rsidR="00CB4F5C" w:rsidRPr="006E2DCE" w:rsidRDefault="00CB4F5C" w:rsidP="0000270F">
            <w:pPr>
              <w:spacing w:before="40" w:after="40"/>
            </w:pPr>
            <w:r w:rsidRPr="006E2DCE">
              <w:t>Group</w:t>
            </w:r>
          </w:p>
        </w:tc>
        <w:tc>
          <w:tcPr>
            <w:tcW w:w="5102" w:type="dxa"/>
          </w:tcPr>
          <w:p w14:paraId="47D08233" w14:textId="77777777" w:rsidR="00CB4F5C" w:rsidRPr="006E2DCE" w:rsidRDefault="00CB4F5C" w:rsidP="0000270F">
            <w:pPr>
              <w:spacing w:before="40" w:after="40"/>
              <w:cnfStyle w:val="100000000000" w:firstRow="1" w:lastRow="0" w:firstColumn="0" w:lastColumn="0" w:oddVBand="0" w:evenVBand="0" w:oddHBand="0" w:evenHBand="0" w:firstRowFirstColumn="0" w:firstRowLastColumn="0" w:lastRowFirstColumn="0" w:lastRowLastColumn="0"/>
            </w:pPr>
            <w:r w:rsidRPr="006E2DCE">
              <w:t>Chairs</w:t>
            </w:r>
          </w:p>
        </w:tc>
      </w:tr>
      <w:tr w:rsidR="00173B88" w:rsidRPr="006E2DCE" w14:paraId="5255B42A" w14:textId="77777777" w:rsidTr="000027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2" w:type="dxa"/>
          </w:tcPr>
          <w:p w14:paraId="3CAB19D9" w14:textId="77777777" w:rsidR="00173B88" w:rsidRPr="006E2DCE" w:rsidRDefault="00173B88" w:rsidP="0000270F">
            <w:pPr>
              <w:spacing w:before="40" w:after="40"/>
            </w:pPr>
            <w:r w:rsidRPr="006E2DCE">
              <w:t>ADHD</w:t>
            </w:r>
          </w:p>
        </w:tc>
        <w:tc>
          <w:tcPr>
            <w:tcW w:w="5102" w:type="dxa"/>
          </w:tcPr>
          <w:p w14:paraId="0B0B7A0B" w14:textId="77777777" w:rsidR="00173B88" w:rsidRPr="006E2DCE" w:rsidRDefault="00173B88" w:rsidP="0000270F">
            <w:pPr>
              <w:spacing w:before="40" w:after="40"/>
              <w:cnfStyle w:val="000000100000" w:firstRow="0" w:lastRow="0" w:firstColumn="0" w:lastColumn="0" w:oddVBand="0" w:evenVBand="0" w:oddHBand="1" w:evenHBand="0" w:firstRowFirstColumn="0" w:firstRowLastColumn="0" w:lastRowFirstColumn="0" w:lastRowLastColumn="0"/>
            </w:pPr>
            <w:r w:rsidRPr="006E2DCE">
              <w:t>Ben Neale, Barbara Franke</w:t>
            </w:r>
          </w:p>
        </w:tc>
      </w:tr>
      <w:tr w:rsidR="0046519D" w:rsidRPr="006E2DCE" w14:paraId="18EFE92D" w14:textId="77777777" w:rsidTr="0000270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2" w:type="dxa"/>
          </w:tcPr>
          <w:p w14:paraId="1C3C7256" w14:textId="63BB447D" w:rsidR="0046519D" w:rsidRPr="006E2DCE" w:rsidRDefault="0046519D" w:rsidP="0000270F">
            <w:pPr>
              <w:spacing w:before="40" w:after="40"/>
            </w:pPr>
            <w:r>
              <w:t>ALZ</w:t>
            </w:r>
          </w:p>
        </w:tc>
        <w:tc>
          <w:tcPr>
            <w:tcW w:w="5102" w:type="dxa"/>
          </w:tcPr>
          <w:p w14:paraId="55FAFE05" w14:textId="7CC69DE2" w:rsidR="0046519D" w:rsidRPr="006E2DCE" w:rsidRDefault="0046519D" w:rsidP="0000270F">
            <w:pPr>
              <w:spacing w:before="40" w:after="40"/>
              <w:cnfStyle w:val="000000010000" w:firstRow="0" w:lastRow="0" w:firstColumn="0" w:lastColumn="0" w:oddVBand="0" w:evenVBand="0" w:oddHBand="0" w:evenHBand="1" w:firstRowFirstColumn="0" w:firstRowLastColumn="0" w:lastRowFirstColumn="0" w:lastRowLastColumn="0"/>
            </w:pPr>
            <w:r>
              <w:t>Danielle Posthuma, Ole Andreassen</w:t>
            </w:r>
          </w:p>
        </w:tc>
      </w:tr>
      <w:tr w:rsidR="00173B88" w:rsidRPr="006E2DCE" w14:paraId="5F1F747C" w14:textId="77777777" w:rsidTr="000027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2" w:type="dxa"/>
          </w:tcPr>
          <w:p w14:paraId="3CED83A1" w14:textId="77777777" w:rsidR="00173B88" w:rsidRPr="006E2DCE" w:rsidRDefault="00173B88" w:rsidP="0000270F">
            <w:pPr>
              <w:spacing w:before="40" w:after="40"/>
            </w:pPr>
            <w:r w:rsidRPr="006E2DCE">
              <w:t>ANX</w:t>
            </w:r>
          </w:p>
        </w:tc>
        <w:tc>
          <w:tcPr>
            <w:tcW w:w="5102" w:type="dxa"/>
          </w:tcPr>
          <w:p w14:paraId="7EDF7F31" w14:textId="77777777" w:rsidR="00173B88" w:rsidRPr="006E2DCE" w:rsidRDefault="00173B88" w:rsidP="0000270F">
            <w:pPr>
              <w:spacing w:before="40" w:after="40"/>
              <w:cnfStyle w:val="000000100000" w:firstRow="0" w:lastRow="0" w:firstColumn="0" w:lastColumn="0" w:oddVBand="0" w:evenVBand="0" w:oddHBand="1" w:evenHBand="0" w:firstRowFirstColumn="0" w:firstRowLastColumn="0" w:lastRowFirstColumn="0" w:lastRowLastColumn="0"/>
              <w:rPr>
                <w:lang w:val="de-DE"/>
              </w:rPr>
            </w:pPr>
            <w:r w:rsidRPr="006E2DCE">
              <w:rPr>
                <w:lang w:val="de-DE"/>
              </w:rPr>
              <w:t>Jack Hettema, Jürgen Deckert, Thalia Eley</w:t>
            </w:r>
          </w:p>
        </w:tc>
      </w:tr>
      <w:tr w:rsidR="00173B88" w:rsidRPr="006E2DCE" w14:paraId="18C728FB" w14:textId="77777777" w:rsidTr="0000270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2" w:type="dxa"/>
          </w:tcPr>
          <w:p w14:paraId="54C49249" w14:textId="77777777" w:rsidR="00173B88" w:rsidRPr="006E2DCE" w:rsidRDefault="00173B88" w:rsidP="0000270F">
            <w:pPr>
              <w:spacing w:before="40" w:after="40"/>
            </w:pPr>
            <w:r w:rsidRPr="006E2DCE">
              <w:t>AUT</w:t>
            </w:r>
          </w:p>
        </w:tc>
        <w:tc>
          <w:tcPr>
            <w:tcW w:w="5102" w:type="dxa"/>
          </w:tcPr>
          <w:p w14:paraId="142CE12D" w14:textId="77777777" w:rsidR="00173B88" w:rsidRPr="006E2DCE" w:rsidRDefault="00173B88" w:rsidP="006E2DCE">
            <w:pPr>
              <w:spacing w:before="40" w:after="40"/>
              <w:cnfStyle w:val="000000010000" w:firstRow="0" w:lastRow="0" w:firstColumn="0" w:lastColumn="0" w:oddVBand="0" w:evenVBand="0" w:oddHBand="0" w:evenHBand="1" w:firstRowFirstColumn="0" w:firstRowLastColumn="0" w:lastRowFirstColumn="0" w:lastRowLastColumn="0"/>
            </w:pPr>
            <w:r w:rsidRPr="006E2DCE">
              <w:t>Mark Daly, Bernie Devlin, Anders Børglum</w:t>
            </w:r>
          </w:p>
        </w:tc>
      </w:tr>
      <w:tr w:rsidR="00173B88" w:rsidRPr="006E2DCE" w14:paraId="694E8DE7" w14:textId="77777777" w:rsidTr="000027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2" w:type="dxa"/>
          </w:tcPr>
          <w:p w14:paraId="2B7BF06A" w14:textId="77777777" w:rsidR="00173B88" w:rsidRPr="006E2DCE" w:rsidRDefault="00173B88" w:rsidP="0000270F">
            <w:pPr>
              <w:spacing w:before="40" w:after="40"/>
            </w:pPr>
            <w:r w:rsidRPr="006E2DCE">
              <w:t>BIP</w:t>
            </w:r>
          </w:p>
        </w:tc>
        <w:tc>
          <w:tcPr>
            <w:tcW w:w="5102" w:type="dxa"/>
          </w:tcPr>
          <w:p w14:paraId="4CC2D412" w14:textId="77777777" w:rsidR="00173B88" w:rsidRPr="006E2DCE" w:rsidRDefault="00173B88" w:rsidP="0000270F">
            <w:pPr>
              <w:spacing w:before="40" w:after="40"/>
              <w:cnfStyle w:val="000000100000" w:firstRow="0" w:lastRow="0" w:firstColumn="0" w:lastColumn="0" w:oddVBand="0" w:evenVBand="0" w:oddHBand="1" w:evenHBand="0" w:firstRowFirstColumn="0" w:firstRowLastColumn="0" w:lastRowFirstColumn="0" w:lastRowLastColumn="0"/>
            </w:pPr>
            <w:r w:rsidRPr="006E2DCE">
              <w:t>Ole Andreassen</w:t>
            </w:r>
          </w:p>
        </w:tc>
      </w:tr>
      <w:tr w:rsidR="00173B88" w:rsidRPr="006E2DCE" w14:paraId="649E7ECD" w14:textId="77777777" w:rsidTr="0000270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2" w:type="dxa"/>
          </w:tcPr>
          <w:p w14:paraId="05A6CF2F" w14:textId="77777777" w:rsidR="00173B88" w:rsidRPr="006E2DCE" w:rsidRDefault="00173B88" w:rsidP="0000270F">
            <w:pPr>
              <w:spacing w:before="40" w:after="40"/>
            </w:pPr>
            <w:r w:rsidRPr="006E2DCE">
              <w:t>ED</w:t>
            </w:r>
          </w:p>
        </w:tc>
        <w:tc>
          <w:tcPr>
            <w:tcW w:w="5102" w:type="dxa"/>
          </w:tcPr>
          <w:p w14:paraId="6B66DFA4" w14:textId="77777777" w:rsidR="00173B88" w:rsidRPr="006E2DCE" w:rsidRDefault="00173B88" w:rsidP="0000270F">
            <w:pPr>
              <w:spacing w:before="40" w:after="40"/>
              <w:cnfStyle w:val="000000010000" w:firstRow="0" w:lastRow="0" w:firstColumn="0" w:lastColumn="0" w:oddVBand="0" w:evenVBand="0" w:oddHBand="0" w:evenHBand="1" w:firstRowFirstColumn="0" w:firstRowLastColumn="0" w:lastRowFirstColumn="0" w:lastRowLastColumn="0"/>
            </w:pPr>
            <w:r w:rsidRPr="006E2DCE">
              <w:t>Cynthia Bulik, Gerome Breen</w:t>
            </w:r>
          </w:p>
        </w:tc>
      </w:tr>
      <w:tr w:rsidR="00173B88" w:rsidRPr="006E2DCE" w14:paraId="28CC9683" w14:textId="77777777" w:rsidTr="000027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2" w:type="dxa"/>
          </w:tcPr>
          <w:p w14:paraId="2F7371CA" w14:textId="77777777" w:rsidR="00173B88" w:rsidRPr="006E2DCE" w:rsidRDefault="00173B88" w:rsidP="0000270F">
            <w:pPr>
              <w:spacing w:before="40" w:after="40"/>
            </w:pPr>
            <w:r w:rsidRPr="006E2DCE">
              <w:t>MDD</w:t>
            </w:r>
          </w:p>
        </w:tc>
        <w:tc>
          <w:tcPr>
            <w:tcW w:w="5102" w:type="dxa"/>
          </w:tcPr>
          <w:p w14:paraId="7AE11AC3" w14:textId="77777777" w:rsidR="00173B88" w:rsidRPr="006E2DCE" w:rsidRDefault="00173B88" w:rsidP="006E2DCE">
            <w:pPr>
              <w:spacing w:before="40" w:after="40"/>
              <w:cnfStyle w:val="000000100000" w:firstRow="0" w:lastRow="0" w:firstColumn="0" w:lastColumn="0" w:oddVBand="0" w:evenVBand="0" w:oddHBand="1" w:evenHBand="0" w:firstRowFirstColumn="0" w:firstRowLastColumn="0" w:lastRowFirstColumn="0" w:lastRowLastColumn="0"/>
            </w:pPr>
            <w:r w:rsidRPr="006E2DCE">
              <w:t>Andrew McIntosh, Cathryn Lewis</w:t>
            </w:r>
          </w:p>
        </w:tc>
      </w:tr>
      <w:tr w:rsidR="00173B88" w:rsidRPr="006E2DCE" w14:paraId="6C76BD25" w14:textId="77777777" w:rsidTr="0000270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2" w:type="dxa"/>
          </w:tcPr>
          <w:p w14:paraId="4BB6FA2E" w14:textId="77777777" w:rsidR="00173B88" w:rsidRPr="006E2DCE" w:rsidRDefault="00173B88" w:rsidP="0000270F">
            <w:pPr>
              <w:spacing w:before="40" w:after="40"/>
            </w:pPr>
            <w:r w:rsidRPr="006E2DCE">
              <w:t>OCD/TS</w:t>
            </w:r>
          </w:p>
        </w:tc>
        <w:tc>
          <w:tcPr>
            <w:tcW w:w="5102" w:type="dxa"/>
          </w:tcPr>
          <w:p w14:paraId="45A88157" w14:textId="77777777" w:rsidR="00173B88" w:rsidRPr="006E2DCE" w:rsidRDefault="00173B88" w:rsidP="0000270F">
            <w:pPr>
              <w:spacing w:before="40" w:after="40"/>
              <w:cnfStyle w:val="000000010000" w:firstRow="0" w:lastRow="0" w:firstColumn="0" w:lastColumn="0" w:oddVBand="0" w:evenVBand="0" w:oddHBand="0" w:evenHBand="1" w:firstRowFirstColumn="0" w:firstRowLastColumn="0" w:lastRowFirstColumn="0" w:lastRowLastColumn="0"/>
            </w:pPr>
            <w:r w:rsidRPr="006E2DCE">
              <w:t>Carol Mathews</w:t>
            </w:r>
          </w:p>
        </w:tc>
      </w:tr>
      <w:tr w:rsidR="00173B88" w:rsidRPr="006E2DCE" w14:paraId="1FB604A6" w14:textId="77777777" w:rsidTr="000027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2" w:type="dxa"/>
          </w:tcPr>
          <w:p w14:paraId="22432CC7" w14:textId="77777777" w:rsidR="00173B88" w:rsidRPr="006E2DCE" w:rsidRDefault="00173B88" w:rsidP="0000270F">
            <w:pPr>
              <w:spacing w:before="40" w:after="40"/>
            </w:pPr>
            <w:r w:rsidRPr="006E2DCE">
              <w:t>PTSD</w:t>
            </w:r>
          </w:p>
        </w:tc>
        <w:tc>
          <w:tcPr>
            <w:tcW w:w="5102" w:type="dxa"/>
          </w:tcPr>
          <w:p w14:paraId="06199D59" w14:textId="77777777" w:rsidR="00173B88" w:rsidRPr="006E2DCE" w:rsidRDefault="00173B88" w:rsidP="0000270F">
            <w:pPr>
              <w:spacing w:before="40" w:after="40"/>
              <w:cnfStyle w:val="000000100000" w:firstRow="0" w:lastRow="0" w:firstColumn="0" w:lastColumn="0" w:oddVBand="0" w:evenVBand="0" w:oddHBand="1" w:evenHBand="0" w:firstRowFirstColumn="0" w:firstRowLastColumn="0" w:lastRowFirstColumn="0" w:lastRowLastColumn="0"/>
              <w:rPr>
                <w:lang w:val="de-DE"/>
              </w:rPr>
            </w:pPr>
            <w:r w:rsidRPr="006E2DCE">
              <w:rPr>
                <w:lang w:val="de-DE"/>
              </w:rPr>
              <w:t>Karestan Koenen, Kerry Ressler, Israel Liberzon</w:t>
            </w:r>
          </w:p>
        </w:tc>
      </w:tr>
      <w:tr w:rsidR="00173B88" w:rsidRPr="006E2DCE" w14:paraId="78B31B51" w14:textId="77777777" w:rsidTr="0000270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2" w:type="dxa"/>
          </w:tcPr>
          <w:p w14:paraId="24DD1951" w14:textId="77777777" w:rsidR="00173B88" w:rsidRPr="006E2DCE" w:rsidRDefault="00173B88" w:rsidP="0000270F">
            <w:pPr>
              <w:spacing w:before="40" w:after="40"/>
            </w:pPr>
            <w:r w:rsidRPr="006E2DCE">
              <w:t>SCZ</w:t>
            </w:r>
          </w:p>
        </w:tc>
        <w:tc>
          <w:tcPr>
            <w:tcW w:w="5102" w:type="dxa"/>
          </w:tcPr>
          <w:p w14:paraId="5120F711" w14:textId="77777777" w:rsidR="00173B88" w:rsidRPr="006E2DCE" w:rsidRDefault="00173B88" w:rsidP="0000270F">
            <w:pPr>
              <w:spacing w:before="40" w:after="40"/>
              <w:cnfStyle w:val="000000010000" w:firstRow="0" w:lastRow="0" w:firstColumn="0" w:lastColumn="0" w:oddVBand="0" w:evenVBand="0" w:oddHBand="0" w:evenHBand="1" w:firstRowFirstColumn="0" w:firstRowLastColumn="0" w:lastRowFirstColumn="0" w:lastRowLastColumn="0"/>
            </w:pPr>
            <w:r w:rsidRPr="006E2DCE">
              <w:t>Mick O’Donovan, James Walters</w:t>
            </w:r>
          </w:p>
        </w:tc>
      </w:tr>
      <w:tr w:rsidR="00173B88" w:rsidRPr="006E2DCE" w14:paraId="0F21F103" w14:textId="77777777" w:rsidTr="000027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2" w:type="dxa"/>
          </w:tcPr>
          <w:p w14:paraId="0A2BF1F5" w14:textId="77777777" w:rsidR="00173B88" w:rsidRPr="006E2DCE" w:rsidRDefault="00173B88" w:rsidP="0000270F">
            <w:pPr>
              <w:spacing w:before="40" w:after="40"/>
            </w:pPr>
            <w:r w:rsidRPr="006E2DCE">
              <w:t>SUD</w:t>
            </w:r>
          </w:p>
        </w:tc>
        <w:tc>
          <w:tcPr>
            <w:tcW w:w="5102" w:type="dxa"/>
          </w:tcPr>
          <w:p w14:paraId="52EDFD79" w14:textId="77777777" w:rsidR="00173B88" w:rsidRPr="006E2DCE" w:rsidRDefault="00173B88" w:rsidP="0000270F">
            <w:pPr>
              <w:spacing w:before="40" w:after="40"/>
              <w:cnfStyle w:val="000000100000" w:firstRow="0" w:lastRow="0" w:firstColumn="0" w:lastColumn="0" w:oddVBand="0" w:evenVBand="0" w:oddHBand="1" w:evenHBand="0" w:firstRowFirstColumn="0" w:firstRowLastColumn="0" w:lastRowFirstColumn="0" w:lastRowLastColumn="0"/>
              <w:rPr>
                <w:lang w:val="de-DE"/>
              </w:rPr>
            </w:pPr>
            <w:r w:rsidRPr="006E2DCE">
              <w:rPr>
                <w:lang w:val="de-DE"/>
              </w:rPr>
              <w:t>Arpana Agrawal, Howard Edenberg, Joel Gelernter</w:t>
            </w:r>
          </w:p>
        </w:tc>
      </w:tr>
    </w:tbl>
    <w:p w14:paraId="24972917" w14:textId="77777777" w:rsidR="00CB4F5C" w:rsidRDefault="00CB4F5C" w:rsidP="00CB4F5C">
      <w:r>
        <w:t>It may be helpful for additional disorder groups to be granted “provisional” membership in the PGC (e.g., the Alzheimer’s group). Any such</w:t>
      </w:r>
      <w:r w:rsidRPr="0032170D">
        <w:t xml:space="preserve"> groups will not directly participate in PGC </w:t>
      </w:r>
      <w:r>
        <w:t xml:space="preserve">activities </w:t>
      </w:r>
      <w:r w:rsidRPr="0032170D">
        <w:t>until GWAS dat</w:t>
      </w:r>
      <w:r>
        <w:t>a are obtained or in progress. W</w:t>
      </w:r>
      <w:r w:rsidRPr="0032170D">
        <w:t>e will assis</w:t>
      </w:r>
      <w:r>
        <w:t>t groups in obtaining funding</w:t>
      </w:r>
      <w:r w:rsidRPr="0032170D">
        <w:t>: if a PI provides the coordinating committee with a letter/email of assurance that the research group agrees to this MOU, and providing an outline of a planned project which falls into the domain of PGC’s interests, the coordinating committee will provide the PI with a letter of support for a</w:t>
      </w:r>
      <w:r>
        <w:t xml:space="preserve"> grant</w:t>
      </w:r>
      <w:r w:rsidRPr="0032170D">
        <w:t xml:space="preserve"> application</w:t>
      </w:r>
      <w:r>
        <w:t xml:space="preserve">. </w:t>
      </w:r>
      <w:r w:rsidRPr="0032170D">
        <w:t xml:space="preserve">The letter will affirm the group’s agreement to participate in </w:t>
      </w:r>
      <w:r>
        <w:t xml:space="preserve">the </w:t>
      </w:r>
      <w:r w:rsidRPr="0032170D">
        <w:t>PGC and will briefly describe PGC’s framework and principles</w:t>
      </w:r>
      <w:r>
        <w:t xml:space="preserve">. </w:t>
      </w:r>
    </w:p>
    <w:p w14:paraId="56102774" w14:textId="77777777" w:rsidR="00CB4F5C" w:rsidRPr="0086359B" w:rsidRDefault="00CB4F5C" w:rsidP="00CB4F5C">
      <w:pPr>
        <w:rPr>
          <w:u w:val="single"/>
        </w:rPr>
      </w:pPr>
      <w:r w:rsidRPr="0086359B">
        <w:rPr>
          <w:u w:val="single"/>
        </w:rPr>
        <w:t>CNV group</w:t>
      </w:r>
    </w:p>
    <w:p w14:paraId="44C66DA6" w14:textId="77777777" w:rsidR="00CB4F5C" w:rsidRDefault="00CB4F5C" w:rsidP="00CB4F5C">
      <w:r>
        <w:t xml:space="preserve">The CNV group co-chairs are Drs. Jonathan Sebat and Steve Scherer. This group is tasked with developing a best-practices QC and analysis pipeline for CNV intensity data. </w:t>
      </w:r>
    </w:p>
    <w:p w14:paraId="0B695159" w14:textId="77777777" w:rsidR="00CB4F5C" w:rsidRPr="0086359B" w:rsidRDefault="00CB4F5C" w:rsidP="00CB4F5C">
      <w:pPr>
        <w:rPr>
          <w:u w:val="single"/>
        </w:rPr>
      </w:pPr>
      <w:r w:rsidRPr="0086359B">
        <w:rPr>
          <w:u w:val="single"/>
        </w:rPr>
        <w:t>Cross-disorder workgroup</w:t>
      </w:r>
    </w:p>
    <w:p w14:paraId="62628737" w14:textId="2CC9A8DA" w:rsidR="00CB4F5C" w:rsidRDefault="00CB4F5C" w:rsidP="00CB4F5C">
      <w:r>
        <w:lastRenderedPageBreak/>
        <w:t>The cross-disorder group</w:t>
      </w:r>
      <w:r w:rsidR="001D0105">
        <w:t xml:space="preserve"> is chaired by Drs Jordan Smoller and Ken Kendler and</w:t>
      </w:r>
      <w:r>
        <w:t xml:space="preserve"> </w:t>
      </w:r>
      <w:r w:rsidR="00EA5247">
        <w:t>conducts</w:t>
      </w:r>
      <w:r>
        <w:t xml:space="preserve"> analyses </w:t>
      </w:r>
      <w:r w:rsidR="001D0105">
        <w:t xml:space="preserve">that cross-cut most </w:t>
      </w:r>
      <w:r w:rsidR="00EA5247">
        <w:t xml:space="preserve">of the </w:t>
      </w:r>
      <w:r w:rsidR="001D0105">
        <w:t>PGC</w:t>
      </w:r>
      <w:r>
        <w:t xml:space="preserve"> disorders</w:t>
      </w:r>
      <w:r w:rsidR="001D0105">
        <w:t xml:space="preserve">. Many of these analyses intend to </w:t>
      </w:r>
      <w:r>
        <w:t xml:space="preserve">identify genomic regions </w:t>
      </w:r>
      <w:r w:rsidR="001D0105">
        <w:t xml:space="preserve">whose associations </w:t>
      </w:r>
      <w:r>
        <w:t xml:space="preserve">undercut traditional DSM- or ICD-based classification systems. This group has representatives from each of the working groups. </w:t>
      </w:r>
      <w:r w:rsidR="00AC1326">
        <w:t xml:space="preserve">In addition to the important activities of this group, </w:t>
      </w:r>
      <w:r w:rsidR="006132F3">
        <w:t>m</w:t>
      </w:r>
      <w:r w:rsidR="00173B88">
        <w:t xml:space="preserve">any cross-disorder analyses are conducted via collaborations between working groups </w:t>
      </w:r>
      <w:r w:rsidR="001703B6">
        <w:t xml:space="preserve">or as secondary analyses. </w:t>
      </w:r>
    </w:p>
    <w:p w14:paraId="78EA388C" w14:textId="77777777" w:rsidR="00CB4F5C" w:rsidRPr="0086359B" w:rsidRDefault="00CB4F5C" w:rsidP="00CB4F5C">
      <w:pPr>
        <w:rPr>
          <w:u w:val="single"/>
        </w:rPr>
      </w:pPr>
      <w:r w:rsidRPr="0086359B">
        <w:rPr>
          <w:u w:val="single"/>
        </w:rPr>
        <w:t>Statistical analysis/computing workgroup</w:t>
      </w:r>
    </w:p>
    <w:p w14:paraId="4C883E75" w14:textId="77777777" w:rsidR="00CB4F5C" w:rsidRDefault="00CB4F5C" w:rsidP="00CB4F5C">
      <w:r>
        <w:t xml:space="preserve">This group is chaired by Drs. Daly and Ripke. Its role is to apply the “ricopili” GWAS QC, analysis, and imputation pipeline. This pipeline has explicit written protocols for uploading data to the cluster farm in the Netherlands that we use for quality control, imputation, analysis, and bioinformatics. </w:t>
      </w:r>
    </w:p>
    <w:p w14:paraId="21D0E20D" w14:textId="77777777" w:rsidR="00CB4F5C" w:rsidRDefault="00CB4F5C" w:rsidP="00CB4F5C">
      <w:r w:rsidRPr="00F21160">
        <w:t>The Network and Pathway analysis sub-group (led by Drs. Breen and Holmans in coordination with the central analysis team) conduct</w:t>
      </w:r>
      <w:r>
        <w:t>s</w:t>
      </w:r>
      <w:r w:rsidRPr="00F21160">
        <w:t xml:space="preserve"> analyses of GWAS results to identify common biological processes or functionally connected gene sets implicated from the GWAS data within and across PGC disease studies.</w:t>
      </w:r>
    </w:p>
    <w:p w14:paraId="657CD481" w14:textId="77777777" w:rsidR="00CB4F5C" w:rsidRDefault="00CB4F5C" w:rsidP="00CB4F5C">
      <w:r>
        <w:t>Computation and data warehousing for the PGC are non-trivial. We have been fortunate to secure the use of a cluster computer in the Netherlands for the PGC. The Genetic Cluster Computer PI is Dr. Danielle Posthuma (a member of the analysis group). The Linux-based GCC (</w:t>
      </w:r>
      <w:hyperlink r:id="rId10" w:history="1">
        <w:r w:rsidRPr="00DD4886">
          <w:rPr>
            <w:rStyle w:val="Hyperlink"/>
          </w:rPr>
          <w:t>http://www.geneticcluster.org</w:t>
        </w:r>
      </w:hyperlink>
      <w:r>
        <w:t xml:space="preserve">) has 630 nodes (each with 2 or 8 processors), and has sufficient CPU capacity and storage space for all work needed for the PGC meta-analyses (including imputation and permutation). </w:t>
      </w:r>
    </w:p>
    <w:p w14:paraId="00F13328" w14:textId="77777777" w:rsidR="00CB4F5C" w:rsidRPr="0086359B" w:rsidRDefault="00CB4F5C" w:rsidP="00CB4F5C">
      <w:pPr>
        <w:rPr>
          <w:u w:val="single"/>
        </w:rPr>
      </w:pPr>
      <w:r w:rsidRPr="0086359B">
        <w:rPr>
          <w:u w:val="single"/>
        </w:rPr>
        <w:t>Data access committee</w:t>
      </w:r>
    </w:p>
    <w:p w14:paraId="40443449" w14:textId="77777777" w:rsidR="00CB4F5C" w:rsidRDefault="00CB4F5C" w:rsidP="00CB4F5C">
      <w:r>
        <w:t xml:space="preserve">The DAC is chaired by Drs. Stephan Ripke and Danielle Posthuma. They will produce a streamlined process by which to obtain analyst access to genotype data for approved secondary analyses. </w:t>
      </w:r>
    </w:p>
    <w:p w14:paraId="1396BB8D" w14:textId="77777777" w:rsidR="00CB4F5C" w:rsidRDefault="00CB4F5C" w:rsidP="00CB4F5C">
      <w:pPr>
        <w:pStyle w:val="Heading2"/>
      </w:pPr>
      <w:r>
        <w:t>Including Additional Samples</w:t>
      </w:r>
    </w:p>
    <w:p w14:paraId="18A5C5CD" w14:textId="3CCE17BC" w:rsidR="00CB4F5C" w:rsidRDefault="00CB4F5C" w:rsidP="00CB4F5C">
      <w:r>
        <w:t>It is highly desirable to include all comparable genomic data relevant to the Specific Aims i</w:t>
      </w:r>
      <w:r w:rsidR="00C815DA">
        <w:t>n a meg</w:t>
      </w:r>
      <w:r>
        <w:t xml:space="preserve">a-analysis. The organizing committee and/or its working groups will develop initial guidelines for determining which studies are sufficiently comparable to the other studies to be included (in terms of ancestry, phenotypes, diagnoses, and genotyping). As the membership expands, the participants may choose to modify these criteria. </w:t>
      </w:r>
    </w:p>
    <w:p w14:paraId="2AA1F814" w14:textId="77777777" w:rsidR="00CB4F5C" w:rsidRDefault="00CB4F5C" w:rsidP="00CB4F5C">
      <w:r>
        <w:t xml:space="preserve">Participants will be required to provide phenotype and </w:t>
      </w:r>
      <w:r w:rsidRPr="00C815DA">
        <w:t>genotype</w:t>
      </w:r>
      <w:r>
        <w:t xml:space="preserve"> data to meet the criteria that have been established, and to demonstrate that ethical approvals and informed consent documents are consistent with the project. An inclusive strategy is explicit—we will try to include all relevant genomic data for these disorders. </w:t>
      </w:r>
    </w:p>
    <w:p w14:paraId="22B6F05C" w14:textId="77777777" w:rsidR="00CB4F5C" w:rsidRDefault="00CB4F5C" w:rsidP="00CB4F5C">
      <w:pPr>
        <w:pStyle w:val="Heading2"/>
      </w:pPr>
      <w:r>
        <w:t>Publication Policy &amp; Dissemination of Results</w:t>
      </w:r>
    </w:p>
    <w:p w14:paraId="2AEFC2A1" w14:textId="77777777" w:rsidR="00F807BE" w:rsidRDefault="00F807BE" w:rsidP="00CB4F5C">
      <w:r>
        <w:t xml:space="preserve">The PGC working groups determine their own publication and authorship policies. </w:t>
      </w:r>
    </w:p>
    <w:p w14:paraId="4F5F7B20" w14:textId="7E9706F0" w:rsidR="00F807BE" w:rsidRDefault="00F807BE" w:rsidP="00CB4F5C">
      <w:r>
        <w:t xml:space="preserve">However, a typical approach circa 2018 is: (a) list all authors with the last author being “xxx Working Group of the Psychiatric Genomics Consortium”; (b) at the time of submission, posting the manuscript on bioRxiv,; and (c) posting the GWAS summary statistics for all SNPs that was used for the manuscript on the PGC downloads web page when the manuscript is accepted for publication. </w:t>
      </w:r>
    </w:p>
    <w:p w14:paraId="42DDA72B" w14:textId="030380C1" w:rsidR="00CB4F5C" w:rsidRDefault="0090408F" w:rsidP="00CB4F5C">
      <w:r>
        <w:t>Please note that PGC p</w:t>
      </w:r>
      <w:r w:rsidR="00CB4F5C">
        <w:t xml:space="preserve">articipants retain the capacity to publish on their own samples and to engage in any sort of additional research and collaborations they choose. </w:t>
      </w:r>
    </w:p>
    <w:p w14:paraId="4C62E719" w14:textId="77777777" w:rsidR="00CB4F5C" w:rsidRDefault="00CB4F5C" w:rsidP="00CB4F5C">
      <w:pPr>
        <w:pStyle w:val="Heading2"/>
      </w:pPr>
      <w:r>
        <w:lastRenderedPageBreak/>
        <w:t>Authorship</w:t>
      </w:r>
    </w:p>
    <w:p w14:paraId="0948990E" w14:textId="77777777" w:rsidR="00CB4F5C" w:rsidRPr="005246BE" w:rsidRDefault="00CB4F5C" w:rsidP="00CB4F5C">
      <w:r>
        <w:t xml:space="preserve">The PGC groups each have explicit authorship policies. We initially used byline authorships, but many groups have shifted to individual authorship policies. Please refer to your workgroup’s authorship policy for details. </w:t>
      </w:r>
    </w:p>
    <w:p w14:paraId="412461F0" w14:textId="77777777" w:rsidR="00CB4F5C" w:rsidRDefault="00CB4F5C" w:rsidP="00CB4F5C">
      <w:pPr>
        <w:pStyle w:val="Heading2"/>
      </w:pPr>
      <w:r>
        <w:t>Data Sharing Within the PGC</w:t>
      </w:r>
    </w:p>
    <w:p w14:paraId="2BCE0257" w14:textId="77777777" w:rsidR="00CB4F5C" w:rsidRDefault="00CB4F5C" w:rsidP="00CB4F5C">
      <w:r>
        <w:t xml:space="preserve">Being part of the PGC requires contributing genomic and phenotypic data on individuals with psychiatric disorders to PGC analyses. The coordinating committee’s policy is that it would be ideal to carry out meta-analyses with individual-level data from each study. However, some investigators may be prohibited from sharing individual level data due to consent issues, ethical review committee ban, or by their national law. </w:t>
      </w:r>
    </w:p>
    <w:p w14:paraId="193C8864" w14:textId="65B5AFBC" w:rsidR="00CB4F5C" w:rsidRDefault="00CB4F5C" w:rsidP="00CB4F5C">
      <w:r>
        <w:t xml:space="preserve">It is anticipated that the default position for groups seeking full PGC membership and voting rights will be that individual genotype data will be contributed (unless there is a </w:t>
      </w:r>
      <w:r w:rsidR="00C815DA">
        <w:t xml:space="preserve">highly compelling and unavoidable </w:t>
      </w:r>
      <w:r>
        <w:t xml:space="preserve">legal or ethical prohibition). Any other reasons for contributing summary data will be considered on a case-by-case basis, as will the degree of membership offered to the contributing group, and the level of data access available to them. </w:t>
      </w:r>
    </w:p>
    <w:p w14:paraId="4249346D" w14:textId="77777777" w:rsidR="00CB4F5C" w:rsidRDefault="00CB4F5C" w:rsidP="00CB4F5C">
      <w:r>
        <w:t xml:space="preserve">Analysts from participating groups can get access to genomic data appropriate to the disorder and to the aims in which they participate. All analyses will occur on the Genetic Computing Cluster which has a full suite of analytic software (and additional software can be added). Downloading or transfer of any individual or group data to any other computer or data storage device in any manner is prohibited. </w:t>
      </w:r>
    </w:p>
    <w:p w14:paraId="0D6D1A1C" w14:textId="77777777" w:rsidR="00CB4F5C" w:rsidRDefault="00CB4F5C" w:rsidP="00CB4F5C">
      <w:pPr>
        <w:pStyle w:val="Heading2"/>
      </w:pPr>
      <w:r>
        <w:t>Data Deposit in Controlled-Access Repositories</w:t>
      </w:r>
    </w:p>
    <w:p w14:paraId="2D8F55DA" w14:textId="77777777" w:rsidR="00CB4F5C" w:rsidRDefault="00CB4F5C" w:rsidP="00CB4F5C">
      <w:r>
        <w:t xml:space="preserve">Individual genotype and phenotype data are shared with the PGC. The PGC does not deposit individual data—this is up to the data owners. </w:t>
      </w:r>
    </w:p>
    <w:p w14:paraId="6EDD5014" w14:textId="77777777" w:rsidR="00CB4F5C" w:rsidRDefault="00CB4F5C" w:rsidP="00CB4F5C">
      <w:r>
        <w:t>The PGC strongly encourages participating groups to deposit de-identified genotype and phenotype data into controlled-access repositories</w:t>
      </w:r>
      <w:r w:rsidRPr="001121D6">
        <w:t xml:space="preserve"> </w:t>
      </w:r>
      <w:r>
        <w:t xml:space="preserve">to maximize progress via sharing with the scientific community with appropriate safeguards to limit access to qualified scientists and for approved uses. However, data deposit in a controlled-access repository is not required for participation in the PGC. </w:t>
      </w:r>
    </w:p>
    <w:p w14:paraId="3B55FED6" w14:textId="77777777" w:rsidR="00CB4F5C" w:rsidRDefault="00CB4F5C" w:rsidP="00CB4F5C">
      <w:pPr>
        <w:pStyle w:val="Heading2"/>
      </w:pPr>
      <w:r>
        <w:t>Confidentiality, Obligations, and Intellectual Property</w:t>
      </w:r>
    </w:p>
    <w:p w14:paraId="757CA539" w14:textId="60E2BA6C" w:rsidR="002C130D" w:rsidRDefault="002C130D" w:rsidP="00CB4F5C">
      <w:r>
        <w:t xml:space="preserve">Never forget the </w:t>
      </w:r>
      <w:r w:rsidR="00B930AE">
        <w:t xml:space="preserve">cardinal rules of consortia: </w:t>
      </w:r>
      <w:r>
        <w:t xml:space="preserve">“no surprises” </w:t>
      </w:r>
      <w:r w:rsidR="00B930AE">
        <w:t>and “treat others as you wish to be treated”</w:t>
      </w:r>
      <w:r>
        <w:t xml:space="preserve">. </w:t>
      </w:r>
    </w:p>
    <w:p w14:paraId="6D1E1D0C" w14:textId="7A34DE9B" w:rsidR="00CB4F5C" w:rsidRDefault="007E022B" w:rsidP="00CB4F5C">
      <w:r>
        <w:t>A</w:t>
      </w:r>
      <w:r w:rsidR="000256D4">
        <w:t>ll information discussed in PGC meetings and calls is confidential</w:t>
      </w:r>
      <w:r>
        <w:t xml:space="preserve"> and cannot be used for competing purposes unless discussed and approved by the group</w:t>
      </w:r>
      <w:r w:rsidR="000256D4">
        <w:t xml:space="preserve">. </w:t>
      </w:r>
      <w:r w:rsidR="00CB4F5C">
        <w:t xml:space="preserve">All genotype and phenotype data shared should be kept strictly confidential within each group. </w:t>
      </w:r>
    </w:p>
    <w:p w14:paraId="374D563D" w14:textId="77777777" w:rsidR="00CB4F5C" w:rsidRDefault="00CB4F5C" w:rsidP="00CB4F5C">
      <w:r>
        <w:t xml:space="preserve">When the analyses for a specific aim are completed, all groups should feel free to discuss the results of the analysis freely and to conduct follow-up experiments. In the interests of maximal progress on these idiopathic disorders, we encourage pre-publication sharing of follow-up experiments. </w:t>
      </w:r>
    </w:p>
    <w:p w14:paraId="2CF225D2" w14:textId="594CCE3A" w:rsidR="00CB4F5C" w:rsidRDefault="00CB4F5C" w:rsidP="00CB4F5C">
      <w:r>
        <w:t xml:space="preserve">The intention is to publish results as quickly as possible. Each group commits not to use any other group’s data or the joint analysis results in publications before the initial publication of the joint analysis. </w:t>
      </w:r>
    </w:p>
    <w:p w14:paraId="60A1C3F3" w14:textId="77777777" w:rsidR="00CB4F5C" w:rsidRDefault="00CB4F5C" w:rsidP="00CB4F5C">
      <w:r>
        <w:t xml:space="preserve">We encourage </w:t>
      </w:r>
      <w:r w:rsidRPr="00FB0750">
        <w:t xml:space="preserve">a responsible approach to management of </w:t>
      </w:r>
      <w:r>
        <w:t>intellectual property</w:t>
      </w:r>
      <w:r w:rsidRPr="00FB0750">
        <w:t xml:space="preserve"> derived from downstream discoveries that is consistent with the recommendations </w:t>
      </w:r>
      <w:r>
        <w:t>of the</w:t>
      </w:r>
      <w:r w:rsidRPr="00FB0750">
        <w:t xml:space="preserve"> NIH's Best Practices for the Licensing of </w:t>
      </w:r>
      <w:r w:rsidRPr="00FB0750">
        <w:lastRenderedPageBreak/>
        <w:t>Genomic Inventions</w:t>
      </w:r>
      <w:r>
        <w:rPr>
          <w:rStyle w:val="FootnoteReference"/>
        </w:rPr>
        <w:footnoteReference w:id="1"/>
      </w:r>
      <w:r>
        <w:t xml:space="preserve"> </w:t>
      </w:r>
      <w:r w:rsidRPr="00FB0750">
        <w:t>and the NIH Research Tools Policy</w:t>
      </w:r>
      <w:r>
        <w:t>.</w:t>
      </w:r>
      <w:r>
        <w:rPr>
          <w:rStyle w:val="FootnoteReference"/>
        </w:rPr>
        <w:footnoteReference w:id="2"/>
      </w:r>
      <w:r w:rsidRPr="00FB0750">
        <w:t xml:space="preserve"> The management of patent applications in a manner that might restrict use</w:t>
      </w:r>
      <w:r>
        <w:t xml:space="preserve"> of</w:t>
      </w:r>
      <w:r w:rsidRPr="00D77784">
        <w:t xml:space="preserve"> </w:t>
      </w:r>
      <w:r>
        <w:t xml:space="preserve">the joint findings and that </w:t>
      </w:r>
      <w:r w:rsidRPr="00FB0750">
        <w:t>could substantially diminish the value and public benefit provided by these resources</w:t>
      </w:r>
      <w:r>
        <w:t xml:space="preserve"> is discouraged</w:t>
      </w:r>
      <w:r w:rsidRPr="00FB0750">
        <w:t xml:space="preserve">. </w:t>
      </w:r>
    </w:p>
    <w:p w14:paraId="38E7393D" w14:textId="77777777" w:rsidR="00CB4F5C" w:rsidRDefault="00CB4F5C" w:rsidP="00CB4F5C">
      <w:r>
        <w:t xml:space="preserve">There is a shared commitment to protect the confidentiality of data and to protect the joint analysis activity by ensuring that no use of the data can be published in advance of an agreed-upon group publication and/or data release. At the same time, we also recognize that each participating group (either individually or as consortia) are actively pursuing follow-up genetic and functional work. Thus, individual parties performing additional experiments on genes identified or replicated in exchanges of data are not in violation of this agreement. However, we reaffirm that results of downstream experiments of genes identified in the meta-analysis cannot be published in advance of meta-analysis release or publication and we affirm a desire that purely genetic confirmation experiments (i.e., typing in additional replication samples) be done as a component of a continued collaboration between our groups. </w:t>
      </w:r>
    </w:p>
    <w:p w14:paraId="198BAB95" w14:textId="77777777" w:rsidR="00CB4F5C" w:rsidRDefault="00CB4F5C" w:rsidP="00CB4F5C">
      <w:pPr>
        <w:pStyle w:val="Heading2"/>
      </w:pPr>
      <w:r>
        <w:t>Indication of Agreement</w:t>
      </w:r>
    </w:p>
    <w:p w14:paraId="1E42457A" w14:textId="77777777" w:rsidR="00CB4F5C" w:rsidRDefault="00CB4F5C" w:rsidP="00CB4F5C">
      <w:r>
        <w:t xml:space="preserve">It is impractical to require formal signatures of participants and institutions across many different countries. </w:t>
      </w:r>
    </w:p>
    <w:p w14:paraId="6F7024B2" w14:textId="7B5A01ED" w:rsidR="00CB4F5C" w:rsidRDefault="00CB4F5C" w:rsidP="00CB4F5C">
      <w:r>
        <w:t>For PGC1</w:t>
      </w:r>
      <w:r w:rsidR="00C815DA">
        <w:t xml:space="preserve"> and PGC2</w:t>
      </w:r>
      <w:r>
        <w:t xml:space="preserve">, we required participants to give their word that they would agree to this MOU. It is thus a manner of personal honor and integrity. This simple practice worked well, </w:t>
      </w:r>
      <w:r w:rsidR="00C815DA">
        <w:t>a</w:t>
      </w:r>
      <w:r>
        <w:t xml:space="preserve">nd will be continued in PGC3. </w:t>
      </w:r>
    </w:p>
    <w:p w14:paraId="0D1EC1F2" w14:textId="2C50950E" w:rsidR="00FC6475" w:rsidRDefault="00CB4F5C" w:rsidP="00FC6475">
      <w:r>
        <w:t>If you wish to participate in PGC3, please indicate your ag</w:t>
      </w:r>
      <w:r w:rsidR="00FC6475">
        <w:t>reement with this MOU via email to the chair of the group you are joining.</w:t>
      </w:r>
    </w:p>
    <w:p w14:paraId="00279DDA" w14:textId="10231DDC" w:rsidR="004E6F11" w:rsidRDefault="00CB4F5C">
      <w:r>
        <w:t xml:space="preserve"> </w:t>
      </w:r>
    </w:p>
    <w:sectPr w:rsidR="004E6F11" w:rsidSect="002F5F4F">
      <w:headerReference w:type="default" r:id="rId11"/>
      <w:footerReference w:type="default" r:id="rId12"/>
      <w:pgSz w:w="12240" w:h="15840"/>
      <w:pgMar w:top="1152" w:right="1152" w:bottom="1152" w:left="1152"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BA9456B" w14:textId="77777777" w:rsidR="007B21D1" w:rsidRDefault="007B21D1" w:rsidP="00CB4F5C">
      <w:pPr>
        <w:spacing w:before="0" w:after="0"/>
      </w:pPr>
      <w:r>
        <w:separator/>
      </w:r>
    </w:p>
  </w:endnote>
  <w:endnote w:type="continuationSeparator" w:id="0">
    <w:p w14:paraId="1B7FE278" w14:textId="77777777" w:rsidR="007B21D1" w:rsidRDefault="007B21D1" w:rsidP="00CB4F5C">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B36D56" w14:textId="62FB9DBE" w:rsidR="00D1718D" w:rsidRPr="00EA5380" w:rsidRDefault="00FA4CC2">
    <w:pPr>
      <w:pStyle w:val="Footer"/>
      <w:rPr>
        <w:i/>
        <w:iCs/>
        <w:sz w:val="16"/>
        <w:szCs w:val="16"/>
      </w:rPr>
    </w:pPr>
    <w:r w:rsidRPr="00EA5380">
      <w:rPr>
        <w:i/>
        <w:iCs/>
        <w:sz w:val="16"/>
        <w:szCs w:val="16"/>
      </w:rPr>
      <w:tab/>
      <w:t xml:space="preserve">Page </w:t>
    </w:r>
    <w:r w:rsidR="00AF19E1" w:rsidRPr="00EA5380">
      <w:rPr>
        <w:i/>
        <w:iCs/>
        <w:sz w:val="16"/>
        <w:szCs w:val="16"/>
      </w:rPr>
      <w:fldChar w:fldCharType="begin"/>
    </w:r>
    <w:r w:rsidRPr="00EA5380">
      <w:rPr>
        <w:i/>
        <w:iCs/>
        <w:sz w:val="16"/>
        <w:szCs w:val="16"/>
      </w:rPr>
      <w:instrText xml:space="preserve"> PAGE </w:instrText>
    </w:r>
    <w:r w:rsidR="00AF19E1" w:rsidRPr="00EA5380">
      <w:rPr>
        <w:i/>
        <w:iCs/>
        <w:sz w:val="16"/>
        <w:szCs w:val="16"/>
      </w:rPr>
      <w:fldChar w:fldCharType="separate"/>
    </w:r>
    <w:r w:rsidR="00D93CA9">
      <w:rPr>
        <w:i/>
        <w:iCs/>
        <w:noProof/>
        <w:sz w:val="16"/>
        <w:szCs w:val="16"/>
      </w:rPr>
      <w:t>1</w:t>
    </w:r>
    <w:r w:rsidR="00AF19E1" w:rsidRPr="00EA5380">
      <w:rPr>
        <w:i/>
        <w:iCs/>
        <w:sz w:val="16"/>
        <w:szCs w:val="16"/>
      </w:rPr>
      <w:fldChar w:fldCharType="end"/>
    </w:r>
    <w:r w:rsidRPr="00EA5380">
      <w:rPr>
        <w:i/>
        <w:iCs/>
        <w:sz w:val="16"/>
        <w:szCs w:val="16"/>
      </w:rPr>
      <w:t xml:space="preserve"> of </w:t>
    </w:r>
    <w:r w:rsidR="00AF19E1" w:rsidRPr="00EA5380">
      <w:rPr>
        <w:i/>
        <w:iCs/>
        <w:sz w:val="16"/>
        <w:szCs w:val="16"/>
      </w:rPr>
      <w:fldChar w:fldCharType="begin"/>
    </w:r>
    <w:r w:rsidRPr="00EA5380">
      <w:rPr>
        <w:i/>
        <w:iCs/>
        <w:sz w:val="16"/>
        <w:szCs w:val="16"/>
      </w:rPr>
      <w:instrText xml:space="preserve"> NUMPAGES </w:instrText>
    </w:r>
    <w:r w:rsidR="00AF19E1" w:rsidRPr="00EA5380">
      <w:rPr>
        <w:i/>
        <w:iCs/>
        <w:sz w:val="16"/>
        <w:szCs w:val="16"/>
      </w:rPr>
      <w:fldChar w:fldCharType="separate"/>
    </w:r>
    <w:r w:rsidR="00D93CA9">
      <w:rPr>
        <w:i/>
        <w:iCs/>
        <w:noProof/>
        <w:sz w:val="16"/>
        <w:szCs w:val="16"/>
      </w:rPr>
      <w:t>1</w:t>
    </w:r>
    <w:r w:rsidR="00AF19E1" w:rsidRPr="00EA5380">
      <w:rPr>
        <w:i/>
        <w:iCs/>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4480F49" w14:textId="77777777" w:rsidR="007B21D1" w:rsidRDefault="007B21D1" w:rsidP="00CB4F5C">
      <w:pPr>
        <w:spacing w:before="0" w:after="0"/>
      </w:pPr>
      <w:r>
        <w:separator/>
      </w:r>
    </w:p>
  </w:footnote>
  <w:footnote w:type="continuationSeparator" w:id="0">
    <w:p w14:paraId="383A086F" w14:textId="77777777" w:rsidR="007B21D1" w:rsidRDefault="007B21D1" w:rsidP="00CB4F5C">
      <w:pPr>
        <w:spacing w:before="0" w:after="0"/>
      </w:pPr>
      <w:r>
        <w:continuationSeparator/>
      </w:r>
    </w:p>
  </w:footnote>
  <w:footnote w:id="1">
    <w:p w14:paraId="7F187CE1" w14:textId="77777777" w:rsidR="00CB4F5C" w:rsidRPr="006B1FB1" w:rsidRDefault="00CB4F5C" w:rsidP="00CB4F5C">
      <w:pPr>
        <w:pStyle w:val="FootnoteText"/>
        <w:spacing w:before="60" w:after="60"/>
        <w:rPr>
          <w:sz w:val="18"/>
          <w:szCs w:val="18"/>
        </w:rPr>
      </w:pPr>
      <w:r w:rsidRPr="006B1FB1">
        <w:rPr>
          <w:rStyle w:val="FootnoteReference"/>
          <w:sz w:val="18"/>
          <w:szCs w:val="18"/>
        </w:rPr>
        <w:footnoteRef/>
      </w:r>
      <w:r w:rsidRPr="006B1FB1">
        <w:rPr>
          <w:sz w:val="18"/>
          <w:szCs w:val="18"/>
        </w:rPr>
        <w:t xml:space="preserve"> </w:t>
      </w:r>
      <w:hyperlink r:id="rId1" w:history="1">
        <w:r w:rsidRPr="008835C3">
          <w:rPr>
            <w:rStyle w:val="Hyperlink"/>
            <w:sz w:val="18"/>
            <w:szCs w:val="18"/>
          </w:rPr>
          <w:t>http://www.ott.nih.gov/policy/genomic_invention.html</w:t>
        </w:r>
      </w:hyperlink>
      <w:r>
        <w:rPr>
          <w:sz w:val="18"/>
          <w:szCs w:val="18"/>
        </w:rPr>
        <w:t xml:space="preserve"> </w:t>
      </w:r>
    </w:p>
  </w:footnote>
  <w:footnote w:id="2">
    <w:p w14:paraId="697BAE5C" w14:textId="77777777" w:rsidR="00CB4F5C" w:rsidRPr="006B1FB1" w:rsidRDefault="00CB4F5C" w:rsidP="00CB4F5C">
      <w:pPr>
        <w:pStyle w:val="FootnoteText"/>
        <w:spacing w:before="60" w:after="60"/>
        <w:rPr>
          <w:sz w:val="18"/>
          <w:szCs w:val="18"/>
        </w:rPr>
      </w:pPr>
      <w:r w:rsidRPr="006B1FB1">
        <w:rPr>
          <w:rStyle w:val="FootnoteReference"/>
          <w:sz w:val="18"/>
          <w:szCs w:val="18"/>
        </w:rPr>
        <w:footnoteRef/>
      </w:r>
      <w:r w:rsidRPr="006B1FB1">
        <w:rPr>
          <w:sz w:val="18"/>
          <w:szCs w:val="18"/>
        </w:rPr>
        <w:t xml:space="preserve"> </w:t>
      </w:r>
      <w:hyperlink r:id="rId2" w:history="1">
        <w:r w:rsidRPr="008835C3">
          <w:rPr>
            <w:rStyle w:val="Hyperlink"/>
            <w:sz w:val="18"/>
            <w:szCs w:val="18"/>
          </w:rPr>
          <w:t>http://ott.od.nih.gov/policy/research_tool.html</w:t>
        </w:r>
      </w:hyperlink>
      <w:r>
        <w:rPr>
          <w:sz w:val="18"/>
          <w:szCs w:val="18"/>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A4F61A" w14:textId="43316951" w:rsidR="00DC5C38" w:rsidRPr="00D77784" w:rsidRDefault="00FA4CC2">
    <w:pPr>
      <w:pStyle w:val="Header"/>
      <w:rPr>
        <w:sz w:val="16"/>
        <w:szCs w:val="16"/>
      </w:rPr>
    </w:pPr>
    <w:r>
      <w:rPr>
        <w:sz w:val="16"/>
        <w:szCs w:val="16"/>
      </w:rPr>
      <w:t>PGC3 MOU</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467B1A"/>
    <w:multiLevelType w:val="hybridMultilevel"/>
    <w:tmpl w:val="45B47838"/>
    <w:lvl w:ilvl="0" w:tplc="04090001">
      <w:start w:val="2"/>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C666D4"/>
    <w:multiLevelType w:val="hybridMultilevel"/>
    <w:tmpl w:val="98DA5E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6138D4"/>
    <w:multiLevelType w:val="hybridMultilevel"/>
    <w:tmpl w:val="D5F46F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B4F5C"/>
    <w:rsid w:val="000256D4"/>
    <w:rsid w:val="0004471E"/>
    <w:rsid w:val="000D2513"/>
    <w:rsid w:val="001703B6"/>
    <w:rsid w:val="00173B88"/>
    <w:rsid w:val="001D0105"/>
    <w:rsid w:val="00231403"/>
    <w:rsid w:val="002B6946"/>
    <w:rsid w:val="002C130D"/>
    <w:rsid w:val="003767F4"/>
    <w:rsid w:val="00380DF1"/>
    <w:rsid w:val="003A5B7B"/>
    <w:rsid w:val="003C1E00"/>
    <w:rsid w:val="0042745C"/>
    <w:rsid w:val="0046519D"/>
    <w:rsid w:val="005149BC"/>
    <w:rsid w:val="005847B6"/>
    <w:rsid w:val="00604A67"/>
    <w:rsid w:val="006132F3"/>
    <w:rsid w:val="006C781D"/>
    <w:rsid w:val="006E2DCE"/>
    <w:rsid w:val="0076544D"/>
    <w:rsid w:val="007B21D1"/>
    <w:rsid w:val="007E022B"/>
    <w:rsid w:val="00897B14"/>
    <w:rsid w:val="008E6E27"/>
    <w:rsid w:val="0090408F"/>
    <w:rsid w:val="009314D3"/>
    <w:rsid w:val="00944112"/>
    <w:rsid w:val="00952909"/>
    <w:rsid w:val="00A506BF"/>
    <w:rsid w:val="00AC1326"/>
    <w:rsid w:val="00AE01DE"/>
    <w:rsid w:val="00AF19E1"/>
    <w:rsid w:val="00B31DD2"/>
    <w:rsid w:val="00B74B8C"/>
    <w:rsid w:val="00B930AE"/>
    <w:rsid w:val="00BD7FFE"/>
    <w:rsid w:val="00C03504"/>
    <w:rsid w:val="00C815DA"/>
    <w:rsid w:val="00CA0700"/>
    <w:rsid w:val="00CB4F5C"/>
    <w:rsid w:val="00D50D5A"/>
    <w:rsid w:val="00D93CA9"/>
    <w:rsid w:val="00DE2CDD"/>
    <w:rsid w:val="00EA5247"/>
    <w:rsid w:val="00EE5646"/>
    <w:rsid w:val="00F37D88"/>
    <w:rsid w:val="00F807BE"/>
    <w:rsid w:val="00FA4CC2"/>
    <w:rsid w:val="00FC64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BB86CE"/>
  <w15:docId w15:val="{1D1A3AED-E6E6-0743-8B4E-FE8FFF63BB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B4F5C"/>
    <w:pPr>
      <w:spacing w:before="120" w:after="120" w:line="240" w:lineRule="auto"/>
    </w:pPr>
    <w:rPr>
      <w:rFonts w:ascii="Arial" w:eastAsia="Times New Roman" w:hAnsi="Arial" w:cs="Times New Roman"/>
      <w:szCs w:val="20"/>
    </w:rPr>
  </w:style>
  <w:style w:type="paragraph" w:styleId="Heading1">
    <w:name w:val="heading 1"/>
    <w:basedOn w:val="Normal"/>
    <w:next w:val="Normal"/>
    <w:link w:val="Heading1Char"/>
    <w:qFormat/>
    <w:rsid w:val="00CB4F5C"/>
    <w:pPr>
      <w:keepNext/>
      <w:spacing w:before="240" w:after="60"/>
      <w:outlineLvl w:val="0"/>
    </w:pPr>
    <w:rPr>
      <w:b/>
      <w:bCs/>
      <w:kern w:val="32"/>
      <w:sz w:val="32"/>
      <w:szCs w:val="32"/>
    </w:rPr>
  </w:style>
  <w:style w:type="paragraph" w:styleId="Heading2">
    <w:name w:val="heading 2"/>
    <w:basedOn w:val="Normal"/>
    <w:next w:val="Normal"/>
    <w:link w:val="Heading2Char"/>
    <w:qFormat/>
    <w:rsid w:val="00CB4F5C"/>
    <w:pPr>
      <w:keepNext/>
      <w:spacing w:before="240" w:after="60"/>
      <w:outlineLvl w:val="1"/>
    </w:pPr>
    <w:rPr>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B4F5C"/>
    <w:rPr>
      <w:rFonts w:ascii="Arial" w:eastAsia="Times New Roman" w:hAnsi="Arial" w:cs="Times New Roman"/>
      <w:b/>
      <w:bCs/>
      <w:kern w:val="32"/>
      <w:sz w:val="32"/>
      <w:szCs w:val="32"/>
    </w:rPr>
  </w:style>
  <w:style w:type="character" w:customStyle="1" w:styleId="Heading2Char">
    <w:name w:val="Heading 2 Char"/>
    <w:basedOn w:val="DefaultParagraphFont"/>
    <w:link w:val="Heading2"/>
    <w:rsid w:val="00CB4F5C"/>
    <w:rPr>
      <w:rFonts w:ascii="Arial" w:eastAsia="Times New Roman" w:hAnsi="Arial" w:cs="Times New Roman"/>
      <w:b/>
      <w:bCs/>
      <w:i/>
      <w:iCs/>
      <w:sz w:val="28"/>
      <w:szCs w:val="28"/>
    </w:rPr>
  </w:style>
  <w:style w:type="paragraph" w:styleId="FootnoteText">
    <w:name w:val="footnote text"/>
    <w:basedOn w:val="Normal"/>
    <w:link w:val="FootnoteTextChar"/>
    <w:semiHidden/>
    <w:rsid w:val="00CB4F5C"/>
    <w:rPr>
      <w:sz w:val="20"/>
    </w:rPr>
  </w:style>
  <w:style w:type="character" w:customStyle="1" w:styleId="FootnoteTextChar">
    <w:name w:val="Footnote Text Char"/>
    <w:basedOn w:val="DefaultParagraphFont"/>
    <w:link w:val="FootnoteText"/>
    <w:semiHidden/>
    <w:rsid w:val="00CB4F5C"/>
    <w:rPr>
      <w:rFonts w:ascii="Arial" w:eastAsia="Times New Roman" w:hAnsi="Arial" w:cs="Times New Roman"/>
      <w:sz w:val="20"/>
      <w:szCs w:val="20"/>
    </w:rPr>
  </w:style>
  <w:style w:type="character" w:styleId="FootnoteReference">
    <w:name w:val="footnote reference"/>
    <w:basedOn w:val="DefaultParagraphFont"/>
    <w:semiHidden/>
    <w:rsid w:val="00CB4F5C"/>
    <w:rPr>
      <w:vertAlign w:val="superscript"/>
    </w:rPr>
  </w:style>
  <w:style w:type="character" w:styleId="Hyperlink">
    <w:name w:val="Hyperlink"/>
    <w:basedOn w:val="DefaultParagraphFont"/>
    <w:uiPriority w:val="99"/>
    <w:rsid w:val="00CB4F5C"/>
    <w:rPr>
      <w:color w:val="0000FF"/>
      <w:u w:val="single"/>
    </w:rPr>
  </w:style>
  <w:style w:type="paragraph" w:styleId="Header">
    <w:name w:val="header"/>
    <w:basedOn w:val="Normal"/>
    <w:link w:val="HeaderChar"/>
    <w:rsid w:val="00CB4F5C"/>
    <w:pPr>
      <w:tabs>
        <w:tab w:val="center" w:pos="4320"/>
        <w:tab w:val="right" w:pos="8640"/>
      </w:tabs>
    </w:pPr>
  </w:style>
  <w:style w:type="character" w:customStyle="1" w:styleId="HeaderChar">
    <w:name w:val="Header Char"/>
    <w:basedOn w:val="DefaultParagraphFont"/>
    <w:link w:val="Header"/>
    <w:rsid w:val="00CB4F5C"/>
    <w:rPr>
      <w:rFonts w:ascii="Arial" w:eastAsia="Times New Roman" w:hAnsi="Arial" w:cs="Times New Roman"/>
      <w:szCs w:val="20"/>
    </w:rPr>
  </w:style>
  <w:style w:type="paragraph" w:styleId="Footer">
    <w:name w:val="footer"/>
    <w:basedOn w:val="Normal"/>
    <w:link w:val="FooterChar"/>
    <w:rsid w:val="00CB4F5C"/>
    <w:pPr>
      <w:tabs>
        <w:tab w:val="center" w:pos="4320"/>
        <w:tab w:val="right" w:pos="8640"/>
      </w:tabs>
    </w:pPr>
  </w:style>
  <w:style w:type="character" w:customStyle="1" w:styleId="FooterChar">
    <w:name w:val="Footer Char"/>
    <w:basedOn w:val="DefaultParagraphFont"/>
    <w:link w:val="Footer"/>
    <w:rsid w:val="00CB4F5C"/>
    <w:rPr>
      <w:rFonts w:ascii="Arial" w:eastAsia="Times New Roman" w:hAnsi="Arial" w:cs="Times New Roman"/>
      <w:szCs w:val="20"/>
    </w:rPr>
  </w:style>
  <w:style w:type="paragraph" w:styleId="ListParagraph">
    <w:name w:val="List Paragraph"/>
    <w:basedOn w:val="Normal"/>
    <w:uiPriority w:val="34"/>
    <w:qFormat/>
    <w:rsid w:val="00CB4F5C"/>
    <w:pPr>
      <w:ind w:left="720"/>
      <w:contextualSpacing/>
    </w:pPr>
  </w:style>
  <w:style w:type="table" w:styleId="MediumShading1-Accent1">
    <w:name w:val="Medium Shading 1 Accent 1"/>
    <w:basedOn w:val="TableNormal"/>
    <w:uiPriority w:val="63"/>
    <w:rsid w:val="00CB4F5C"/>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character" w:styleId="CommentReference">
    <w:name w:val="annotation reference"/>
    <w:basedOn w:val="DefaultParagraphFont"/>
    <w:uiPriority w:val="99"/>
    <w:semiHidden/>
    <w:unhideWhenUsed/>
    <w:rsid w:val="00944112"/>
    <w:rPr>
      <w:sz w:val="16"/>
      <w:szCs w:val="16"/>
    </w:rPr>
  </w:style>
  <w:style w:type="paragraph" w:styleId="CommentText">
    <w:name w:val="annotation text"/>
    <w:basedOn w:val="Normal"/>
    <w:link w:val="CommentTextChar"/>
    <w:uiPriority w:val="99"/>
    <w:semiHidden/>
    <w:unhideWhenUsed/>
    <w:rsid w:val="00944112"/>
    <w:rPr>
      <w:sz w:val="20"/>
    </w:rPr>
  </w:style>
  <w:style w:type="character" w:customStyle="1" w:styleId="CommentTextChar">
    <w:name w:val="Comment Text Char"/>
    <w:basedOn w:val="DefaultParagraphFont"/>
    <w:link w:val="CommentText"/>
    <w:uiPriority w:val="99"/>
    <w:semiHidden/>
    <w:rsid w:val="00944112"/>
    <w:rPr>
      <w:rFonts w:ascii="Arial" w:eastAsia="Times New Roman" w:hAnsi="Arial" w:cs="Times New Roman"/>
      <w:sz w:val="20"/>
      <w:szCs w:val="20"/>
    </w:rPr>
  </w:style>
  <w:style w:type="paragraph" w:styleId="CommentSubject">
    <w:name w:val="annotation subject"/>
    <w:basedOn w:val="CommentText"/>
    <w:next w:val="CommentText"/>
    <w:link w:val="CommentSubjectChar"/>
    <w:uiPriority w:val="99"/>
    <w:semiHidden/>
    <w:unhideWhenUsed/>
    <w:rsid w:val="00944112"/>
    <w:rPr>
      <w:b/>
      <w:bCs/>
    </w:rPr>
  </w:style>
  <w:style w:type="character" w:customStyle="1" w:styleId="CommentSubjectChar">
    <w:name w:val="Comment Subject Char"/>
    <w:basedOn w:val="CommentTextChar"/>
    <w:link w:val="CommentSubject"/>
    <w:uiPriority w:val="99"/>
    <w:semiHidden/>
    <w:rsid w:val="00944112"/>
    <w:rPr>
      <w:rFonts w:ascii="Arial" w:eastAsia="Times New Roman" w:hAnsi="Arial" w:cs="Times New Roman"/>
      <w:b/>
      <w:bCs/>
      <w:sz w:val="20"/>
      <w:szCs w:val="20"/>
    </w:rPr>
  </w:style>
  <w:style w:type="paragraph" w:styleId="BalloonText">
    <w:name w:val="Balloon Text"/>
    <w:basedOn w:val="Normal"/>
    <w:link w:val="BalloonTextChar"/>
    <w:uiPriority w:val="99"/>
    <w:semiHidden/>
    <w:unhideWhenUsed/>
    <w:rsid w:val="00944112"/>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944112"/>
    <w:rPr>
      <w:rFonts w:ascii="Tahoma" w:eastAsia="Times New Roman" w:hAnsi="Tahoma" w:cs="Tahoma"/>
      <w:sz w:val="16"/>
      <w:szCs w:val="16"/>
    </w:rPr>
  </w:style>
  <w:style w:type="paragraph" w:styleId="DocumentMap">
    <w:name w:val="Document Map"/>
    <w:basedOn w:val="Normal"/>
    <w:link w:val="DocumentMapChar"/>
    <w:uiPriority w:val="99"/>
    <w:semiHidden/>
    <w:unhideWhenUsed/>
    <w:rsid w:val="00C03504"/>
    <w:pPr>
      <w:spacing w:before="0" w:after="0"/>
    </w:pPr>
    <w:rPr>
      <w:rFonts w:ascii="Times New Roman" w:hAnsi="Times New Roman"/>
      <w:sz w:val="24"/>
      <w:szCs w:val="24"/>
    </w:rPr>
  </w:style>
  <w:style w:type="character" w:customStyle="1" w:styleId="DocumentMapChar">
    <w:name w:val="Document Map Char"/>
    <w:basedOn w:val="DefaultParagraphFont"/>
    <w:link w:val="DocumentMap"/>
    <w:uiPriority w:val="99"/>
    <w:semiHidden/>
    <w:rsid w:val="00C03504"/>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3767F4"/>
    <w:rPr>
      <w:color w:val="954F72" w:themeColor="followedHyperlink"/>
      <w:u w:val="single"/>
    </w:rPr>
  </w:style>
  <w:style w:type="character" w:customStyle="1" w:styleId="apple-converted-space">
    <w:name w:val="apple-converted-space"/>
    <w:basedOn w:val="DefaultParagraphFont"/>
    <w:rsid w:val="00F37D8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76596380">
      <w:bodyDiv w:val="1"/>
      <w:marLeft w:val="0"/>
      <w:marRight w:val="0"/>
      <w:marTop w:val="0"/>
      <w:marBottom w:val="0"/>
      <w:divBdr>
        <w:top w:val="none" w:sz="0" w:space="0" w:color="auto"/>
        <w:left w:val="none" w:sz="0" w:space="0" w:color="auto"/>
        <w:bottom w:val="none" w:sz="0" w:space="0" w:color="auto"/>
        <w:right w:val="none" w:sz="0" w:space="0" w:color="auto"/>
      </w:divBdr>
    </w:div>
    <w:div w:id="16094594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ed.unc.edu/pgc"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pgc.unc.edu"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hyperlink" Target="http://www.geneticcluster.org" TargetMode="External"/><Relationship Id="rId4" Type="http://schemas.openxmlformats.org/officeDocument/2006/relationships/webSettings" Target="webSettings.xml"/><Relationship Id="rId9" Type="http://schemas.openxmlformats.org/officeDocument/2006/relationships/hyperlink" Target="http://www.med.unc.edu/pgc/" TargetMode="External"/><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http://ott.od.nih.gov/policy/research_tool.html" TargetMode="External"/><Relationship Id="rId1" Type="http://schemas.openxmlformats.org/officeDocument/2006/relationships/hyperlink" Target="http://www.ott.nih.gov/policy/genomic_invention.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7</Pages>
  <Words>3221</Words>
  <Characters>18362</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UNC Chapel Hill</Company>
  <LinksUpToDate>false</LinksUpToDate>
  <CharactersWithSpaces>21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iondi, Tamara F</dc:creator>
  <cp:lastModifiedBy>Biondi, Tamara F</cp:lastModifiedBy>
  <cp:revision>2</cp:revision>
  <dcterms:created xsi:type="dcterms:W3CDTF">2018-09-11T16:53:00Z</dcterms:created>
  <dcterms:modified xsi:type="dcterms:W3CDTF">2018-09-11T16:53:00Z</dcterms:modified>
</cp:coreProperties>
</file>